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A73C3" w:rsidRPr="00735421" w:rsidRDefault="00681941" w:rsidP="00C645C7">
      <w:pPr>
        <w:pStyle w:val="EndNoteBibliography"/>
        <w:spacing w:after="0"/>
        <w:rPr>
          <w:b/>
        </w:rPr>
      </w:pPr>
      <w:r w:rsidRPr="00735421">
        <w:rPr>
          <w:b/>
        </w:rPr>
        <w:t>Study characteristics and the association between</w:t>
      </w:r>
      <w:r w:rsidR="006A73C3" w:rsidRPr="00735421">
        <w:rPr>
          <w:b/>
        </w:rPr>
        <w:t xml:space="preserve"> uncomplicated</w:t>
      </w:r>
      <w:r w:rsidRPr="00735421">
        <w:rPr>
          <w:b/>
        </w:rPr>
        <w:t xml:space="preserve"> </w:t>
      </w:r>
      <w:r w:rsidR="006A73C3" w:rsidRPr="00735421">
        <w:rPr>
          <w:b/>
        </w:rPr>
        <w:t>TDI</w:t>
      </w:r>
      <w:r w:rsidRPr="00735421">
        <w:rPr>
          <w:b/>
        </w:rPr>
        <w:t xml:space="preserve"> and </w:t>
      </w:r>
      <w:r w:rsidR="006A73C3" w:rsidRPr="00735421">
        <w:rPr>
          <w:b/>
        </w:rPr>
        <w:t>OHRQoL</w:t>
      </w:r>
      <w:r w:rsidRPr="00735421">
        <w:rPr>
          <w:b/>
        </w:rPr>
        <w:t xml:space="preserve"> in children and</w:t>
      </w:r>
      <w:r w:rsidR="006A73C3" w:rsidRPr="00735421">
        <w:rPr>
          <w:b/>
        </w:rPr>
        <w:t xml:space="preserve"> adolescents</w:t>
      </w:r>
      <w:r w:rsidR="00735421" w:rsidRPr="00735421">
        <w:rPr>
          <w:b/>
        </w:rPr>
        <w:t>.</w:t>
      </w:r>
    </w:p>
    <w:p w:rsidR="00C645C7" w:rsidRDefault="00681941" w:rsidP="00C645C7">
      <w:pPr>
        <w:pStyle w:val="EndNoteBibliography"/>
        <w:spacing w:after="0"/>
      </w:pPr>
      <w:r w:rsidRPr="00681941">
        <w:t xml:space="preserve"> </w:t>
      </w:r>
    </w:p>
    <w:p w:rsidR="006A73C3" w:rsidRPr="00654A93" w:rsidRDefault="006A73C3" w:rsidP="006A73C3">
      <w:pPr>
        <w:rPr>
          <w:rFonts w:ascii="Times New Roman" w:hAnsi="Times New Roman" w:cs="Times New Roman"/>
          <w:sz w:val="20"/>
          <w:szCs w:val="20"/>
        </w:rPr>
      </w:pPr>
      <w:r w:rsidRPr="006A73C3">
        <w:rPr>
          <w:rFonts w:ascii="Times New Roman" w:hAnsi="Times New Roman" w:cs="Times New Roman"/>
          <w:sz w:val="20"/>
          <w:szCs w:val="20"/>
        </w:rPr>
        <w:t xml:space="preserve">Table 1: </w:t>
      </w:r>
      <w:r>
        <w:rPr>
          <w:rFonts w:ascii="Times New Roman" w:hAnsi="Times New Roman" w:cs="Times New Roman"/>
          <w:sz w:val="20"/>
          <w:szCs w:val="20"/>
        </w:rPr>
        <w:t>Case controls studies</w:t>
      </w:r>
    </w:p>
    <w:tbl>
      <w:tblPr>
        <w:tblpPr w:leftFromText="180" w:rightFromText="180" w:vertAnchor="page" w:horzAnchor="margin" w:tblpY="2272"/>
        <w:tblW w:w="133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77"/>
        <w:gridCol w:w="1881"/>
        <w:gridCol w:w="1529"/>
        <w:gridCol w:w="1736"/>
        <w:gridCol w:w="4590"/>
        <w:gridCol w:w="1702"/>
      </w:tblGrid>
      <w:tr w:rsidR="006A73C3" w:rsidRPr="00654A93" w:rsidTr="006A73C3">
        <w:trPr>
          <w:trHeight w:val="1160"/>
        </w:trPr>
        <w:tc>
          <w:tcPr>
            <w:tcW w:w="1877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Author and year,  Title,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untry, type of population and sample size n/N (analysed sample/total sample)</w:t>
            </w:r>
          </w:p>
        </w:tc>
        <w:tc>
          <w:tcPr>
            <w:tcW w:w="1881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DI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diagnosis criteria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xposure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measured in years. How TDI was measured?</w:t>
            </w:r>
          </w:p>
        </w:tc>
        <w:tc>
          <w:tcPr>
            <w:tcW w:w="1529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QOL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measure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outcome was measured.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Questionnaire used</w:t>
            </w:r>
          </w:p>
        </w:tc>
        <w:tc>
          <w:tcPr>
            <w:tcW w:w="1736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ratification,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nfounders/selection bias, reverse causation</w:t>
            </w:r>
          </w:p>
        </w:tc>
        <w:tc>
          <w:tcPr>
            <w:tcW w:w="4590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Results</w:t>
            </w:r>
          </w:p>
        </w:tc>
        <w:tc>
          <w:tcPr>
            <w:tcW w:w="1702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Findings by the authors</w:t>
            </w:r>
          </w:p>
        </w:tc>
      </w:tr>
      <w:tr w:rsidR="006A73C3" w:rsidRPr="00654A93" w:rsidTr="006A73C3">
        <w:tc>
          <w:tcPr>
            <w:tcW w:w="1877" w:type="dxa"/>
          </w:tcPr>
          <w:p w:rsidR="006A73C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Firmino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Gomes et al. 2016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GaXJtaW5vPC9BdXRob3I+PFllYXI+MjAxNjwvWWVhcj48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GaXJtaW5vPC9BdXRob3I+PFllYXI+MjAxNjwvWWVhcj48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69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Impact of oral health problems on the quality of life of preschool children: a case–control study, </w:t>
            </w:r>
          </w:p>
          <w:p w:rsidR="006A73C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Brazil,</w:t>
            </w:r>
          </w:p>
          <w:p w:rsidR="006A73C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opulation-based, </w:t>
            </w:r>
          </w:p>
          <w:p w:rsidR="006A73C3" w:rsidRPr="00654A9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830/845</w:t>
            </w:r>
          </w:p>
        </w:tc>
        <w:tc>
          <w:tcPr>
            <w:tcW w:w="1881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3-5,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3-5,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COHIS</w:t>
            </w:r>
          </w:p>
        </w:tc>
        <w:tc>
          <w:tcPr>
            <w:tcW w:w="1736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Matched for sex, age and monthly household income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1026"/>
              <w:gridCol w:w="2144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026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Quality of Life Impacted </w:t>
                  </w:r>
                </w:p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(Unadjusted OR) </w:t>
                  </w:r>
                </w:p>
              </w:tc>
              <w:tc>
                <w:tcPr>
                  <w:tcW w:w="214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t</w:t>
                  </w:r>
                </w:p>
              </w:tc>
              <w:tc>
                <w:tcPr>
                  <w:tcW w:w="1026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214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Present</w:t>
                  </w:r>
                </w:p>
              </w:tc>
              <w:tc>
                <w:tcPr>
                  <w:tcW w:w="1026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57</w:t>
                  </w: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ab/>
                  </w:r>
                </w:p>
              </w:tc>
              <w:tc>
                <w:tcPr>
                  <w:tcW w:w="214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92-2.64</w:t>
                  </w: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ab/>
                    <w:t>(0.0741)</w:t>
                  </w:r>
                </w:p>
              </w:tc>
            </w:tr>
          </w:tbl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Pre-schoolers with uncomplicated TDI have greater odds to have their oral health related quality of life impacted than children without TDIs.</w:t>
            </w:r>
          </w:p>
        </w:tc>
      </w:tr>
      <w:tr w:rsidR="006A73C3" w:rsidRPr="00654A93" w:rsidTr="006A73C3">
        <w:tc>
          <w:tcPr>
            <w:tcW w:w="1877" w:type="dxa"/>
          </w:tcPr>
          <w:p w:rsidR="006A73C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Vieira-Andrade, 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Siqueira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et al. 2015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WaWVpcmEtQW5kcmFkZTwvQXV0aG9yPjxZZWFyPjIwMTU8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WaWVpcmEtQW5kcmFkZTwvQXV0aG9yPjxZZWFyPjIwMTU8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67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Impact of traumatic dental injury on the quality of life of young children: a case–control study, </w:t>
            </w:r>
          </w:p>
          <w:p w:rsidR="006A73C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opulation-based, </w:t>
            </w:r>
          </w:p>
          <w:p w:rsidR="006A73C3" w:rsidRPr="00654A9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335/335</w:t>
            </w:r>
          </w:p>
        </w:tc>
        <w:tc>
          <w:tcPr>
            <w:tcW w:w="1881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Age – 3-5 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 ,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Age – 3-5, 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COHIS</w:t>
            </w:r>
          </w:p>
        </w:tc>
        <w:tc>
          <w:tcPr>
            <w:tcW w:w="1736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dental caries and malocclusion.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Matched for age, gender, type of preschool and monthly household income. 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1016"/>
              <w:gridCol w:w="2154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016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Quality of Life Impacted </w:t>
                  </w:r>
                </w:p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 (Adjusted OR) </w:t>
                  </w:r>
                </w:p>
              </w:tc>
              <w:tc>
                <w:tcPr>
                  <w:tcW w:w="215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t</w:t>
                  </w:r>
                </w:p>
              </w:tc>
              <w:tc>
                <w:tcPr>
                  <w:tcW w:w="1016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215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Present</w:t>
                  </w:r>
                </w:p>
              </w:tc>
              <w:tc>
                <w:tcPr>
                  <w:tcW w:w="1016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1.05      </w:t>
                  </w: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ab/>
                  </w:r>
                </w:p>
              </w:tc>
              <w:tc>
                <w:tcPr>
                  <w:tcW w:w="215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54-1.99</w:t>
                  </w: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ab/>
                    <w:t>(0.8657)</w:t>
                  </w:r>
                </w:p>
              </w:tc>
            </w:tr>
          </w:tbl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Uncomplicated TDI had no impact on the quality of life of preschool children.</w:t>
            </w:r>
          </w:p>
        </w:tc>
      </w:tr>
      <w:tr w:rsidR="006A73C3" w:rsidRPr="00654A93" w:rsidTr="006A73C3">
        <w:tc>
          <w:tcPr>
            <w:tcW w:w="1877" w:type="dxa"/>
          </w:tcPr>
          <w:p w:rsidR="006A73C3" w:rsidRDefault="006A73C3" w:rsidP="006A73C3">
            <w:pPr>
              <w:spacing w:after="6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Bendo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Paiva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et al. 2014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CZW5kbzwvQXV0aG9yPjxZZWFyPjIwMTQ8L1llYXI+PFJl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CZW5kbzwvQXV0aG9yPjxZZWFyPjIwMTQ8L1llYXI+PFJl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68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</w:t>
            </w:r>
          </w:p>
          <w:p w:rsidR="006A73C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Oral health-related quality of life and traumatic dental injuries in Brazilian adolescents, </w:t>
            </w:r>
          </w:p>
          <w:p w:rsidR="006A73C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6A73C3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population-based,</w:t>
            </w:r>
          </w:p>
          <w:p w:rsidR="006A73C3" w:rsidRPr="00654A93" w:rsidRDefault="006A73C3" w:rsidP="006A73C3">
            <w:pPr>
              <w:spacing w:after="6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n/N= 1215/1215</w:t>
            </w:r>
          </w:p>
        </w:tc>
        <w:tc>
          <w:tcPr>
            <w:tcW w:w="1881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Age – 11-14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1-14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PQ11–14</w:t>
            </w:r>
          </w:p>
        </w:tc>
        <w:tc>
          <w:tcPr>
            <w:tcW w:w="1736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dental caries and malocclusion.</w:t>
            </w:r>
          </w:p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Matched for gender and type of school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1016"/>
              <w:gridCol w:w="2154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016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Quality of Life Impacted </w:t>
                  </w:r>
                </w:p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 (Adjusted OR) </w:t>
                  </w:r>
                </w:p>
              </w:tc>
              <w:tc>
                <w:tcPr>
                  <w:tcW w:w="215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t</w:t>
                  </w:r>
                </w:p>
              </w:tc>
              <w:tc>
                <w:tcPr>
                  <w:tcW w:w="1016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215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Present</w:t>
                  </w:r>
                </w:p>
              </w:tc>
              <w:tc>
                <w:tcPr>
                  <w:tcW w:w="1016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0.64 </w:t>
                  </w:r>
                </w:p>
              </w:tc>
              <w:tc>
                <w:tcPr>
                  <w:tcW w:w="2154" w:type="dxa"/>
                </w:tcPr>
                <w:p w:rsidR="006A73C3" w:rsidRPr="00654A93" w:rsidRDefault="006A73C3" w:rsidP="00E95DAE">
                  <w:pPr>
                    <w:framePr w:hSpace="180" w:wrap="around" w:vAnchor="page" w:hAnchor="margin" w:y="2272"/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38- 1.06</w:t>
                  </w: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ab/>
                    <w:t>(0.0733)</w:t>
                  </w: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ab/>
                  </w:r>
                </w:p>
              </w:tc>
            </w:tr>
          </w:tbl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6A73C3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Mild TDI and were not associated with negative impact on OHRQoL of adolescents.</w:t>
            </w:r>
          </w:p>
        </w:tc>
      </w:tr>
    </w:tbl>
    <w:p w:rsidR="006A73C3" w:rsidRPr="00654A93" w:rsidRDefault="006A73C3" w:rsidP="006A73C3">
      <w:pPr>
        <w:spacing w:after="0"/>
        <w:rPr>
          <w:rFonts w:ascii="Times New Roman" w:hAnsi="Times New Roman" w:cs="Times New Roman"/>
          <w:b/>
          <w:sz w:val="20"/>
          <w:szCs w:val="20"/>
        </w:rPr>
      </w:pPr>
    </w:p>
    <w:p w:rsidR="006A73C3" w:rsidRPr="00654A93" w:rsidRDefault="006A73C3" w:rsidP="006A73C3">
      <w:pPr>
        <w:spacing w:after="0"/>
        <w:rPr>
          <w:rFonts w:ascii="Times New Roman" w:hAnsi="Times New Roman" w:cs="Times New Roman"/>
          <w:sz w:val="20"/>
          <w:szCs w:val="20"/>
        </w:rPr>
      </w:pPr>
      <w:r w:rsidRPr="00654A93">
        <w:rPr>
          <w:rFonts w:ascii="Times New Roman" w:hAnsi="Times New Roman" w:cs="Times New Roman"/>
          <w:b/>
          <w:sz w:val="20"/>
          <w:szCs w:val="20"/>
        </w:rPr>
        <w:br w:type="page"/>
      </w:r>
      <w:r w:rsidRPr="00654A93">
        <w:rPr>
          <w:rFonts w:ascii="Times New Roman" w:hAnsi="Times New Roman" w:cs="Times New Roman"/>
          <w:b/>
          <w:sz w:val="20"/>
          <w:szCs w:val="20"/>
        </w:rPr>
        <w:lastRenderedPageBreak/>
        <w:t>Table 2:</w:t>
      </w:r>
      <w:r>
        <w:rPr>
          <w:rFonts w:ascii="Times New Roman" w:hAnsi="Times New Roman" w:cs="Times New Roman"/>
          <w:sz w:val="20"/>
          <w:szCs w:val="20"/>
        </w:rPr>
        <w:t xml:space="preserve"> Cross-sectional studies</w:t>
      </w:r>
    </w:p>
    <w:tbl>
      <w:tblPr>
        <w:tblW w:w="133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77"/>
        <w:gridCol w:w="1881"/>
        <w:gridCol w:w="1529"/>
        <w:gridCol w:w="1736"/>
        <w:gridCol w:w="4590"/>
        <w:gridCol w:w="1702"/>
      </w:tblGrid>
      <w:tr w:rsidR="006A73C3" w:rsidRPr="00654A93" w:rsidTr="0042080C">
        <w:tc>
          <w:tcPr>
            <w:tcW w:w="1877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Author and year,  Title,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untry, type of population and sample size n/N (analysed sample/total sample)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DI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diagnosis criteria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xposure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measured in years. How TDI was measured?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QOL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measure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outcome was measured.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Questionnaire used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ratification,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nfounders/selection bias, reverse causation</w:t>
            </w:r>
          </w:p>
        </w:tc>
        <w:tc>
          <w:tcPr>
            <w:tcW w:w="4590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Results</w:t>
            </w: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Findings by the authors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(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Soares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Barasuol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et al. 2018)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Tb2FyZXM8L0F1dGhvcj48WWVhcj4yMDE4PC9ZZWFyPjxS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Tb2FyZXM8L0F1dGhvcj48WWVhcj4yMDE4PC9ZZWFyPjxS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87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The impact of crown fracture in the permanent dentition on children’s quality of life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population-based,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n/N= 1589/1671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8-10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OHRQoL 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8-10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PQ8-10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Adjusted for: socio-demographic characteristics (monthly family income and caregivers’ schooling), characteristics of the child (gender, age) and clinical oral conditions (DMFT, DAI, </w:t>
            </w: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verjet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and TDI)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994"/>
              <w:gridCol w:w="1562"/>
              <w:gridCol w:w="1808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PR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Without fractur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Enamel Fractur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9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72-1.08 (0.254)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Enamel and dentin Fractur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35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07-1.70 (0.009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namel fracture had no significant impact on children’ quality of life, while enamel-dentin fracture had a 35% higher prevalence of impact on the OHRQoL compared to those without TDI.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ilva-Oliveira, 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Goursand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et al. 2018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TaWx2YS1PbGl2ZWlyYTwvQXV0aG9yPjxZZWFyPjIwMTg8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</w:fldData>
              </w:fldCha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TaWx2YS1PbGl2ZWlyYTwvQXV0aG9yPjxZZWFyPjIwMTg8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</w:fldData>
              </w:fldCha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2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Traumatic dental injuries in Brazilian children and oral health related quality of life,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opulation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588/633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2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 12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PQ11-14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Adjusted for: </w:t>
            </w: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verjet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, gender, mother’s schooling, monthly household income, and type of school.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1478"/>
              <w:gridCol w:w="1692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4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OR</w:t>
                  </w:r>
                </w:p>
              </w:tc>
              <w:tc>
                <w:tcPr>
                  <w:tcW w:w="169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ce</w:t>
                  </w:r>
                </w:p>
              </w:tc>
              <w:tc>
                <w:tcPr>
                  <w:tcW w:w="14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69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present</w:t>
                  </w:r>
                </w:p>
              </w:tc>
              <w:tc>
                <w:tcPr>
                  <w:tcW w:w="14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djusted OR 1.47</w:t>
                  </w: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ab/>
                  </w:r>
                </w:p>
              </w:tc>
              <w:tc>
                <w:tcPr>
                  <w:tcW w:w="169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004 -2.17 (0.0382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Uncomplicated TDI associated with impact in adolescent quality of life.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Martins, 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Sardenberg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et al. 2018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NYXJ0aW5zPC9BdXRob3I+PFllYXI+MjAxODwvWWVhcj48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NYXJ0aW5zPC9BdXRob3I+PFllYXI+MjAxODwvWWVhcj48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70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Dental caries are more likely to impact on children’s quality of life than malocclusion or traumatic dental injuries, 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opulation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1,204/1,439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 8 -10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8 -10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PQ8-10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 oral conditions.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1482"/>
              <w:gridCol w:w="1688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48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Quality of Life Impacted </w:t>
                  </w:r>
                </w:p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OR</w:t>
                  </w:r>
                </w:p>
              </w:tc>
              <w:tc>
                <w:tcPr>
                  <w:tcW w:w="168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ce</w:t>
                  </w:r>
                </w:p>
              </w:tc>
              <w:tc>
                <w:tcPr>
                  <w:tcW w:w="148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68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present</w:t>
                  </w:r>
                </w:p>
              </w:tc>
              <w:tc>
                <w:tcPr>
                  <w:tcW w:w="148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1.04 </w:t>
                  </w:r>
                </w:p>
              </w:tc>
              <w:tc>
                <w:tcPr>
                  <w:tcW w:w="168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83-1.30 (0.756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The children with TDI did not show statistically significant difference on the CPQ8-10 when compared with those without oral conditions, probably because enamel fracture was the major finding.</w:t>
            </w:r>
          </w:p>
        </w:tc>
      </w:tr>
    </w:tbl>
    <w:p w:rsidR="006A73C3" w:rsidRPr="00654A93" w:rsidRDefault="006A73C3" w:rsidP="006A73C3">
      <w:pPr>
        <w:spacing w:after="0"/>
        <w:rPr>
          <w:rFonts w:ascii="Times New Roman" w:hAnsi="Times New Roman" w:cs="Times New Roman"/>
          <w:b/>
        </w:rPr>
      </w:pPr>
    </w:p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  <w:r w:rsidRPr="00654A93">
        <w:rPr>
          <w:rFonts w:ascii="Times New Roman" w:hAnsi="Times New Roman" w:cs="Times New Roman"/>
          <w:b/>
        </w:rPr>
        <w:br w:type="page"/>
      </w:r>
      <w:r w:rsidRPr="00654A93">
        <w:rPr>
          <w:rFonts w:ascii="Times New Roman" w:hAnsi="Times New Roman" w:cs="Times New Roman"/>
          <w:b/>
        </w:rPr>
        <w:lastRenderedPageBreak/>
        <w:t>Table 2:</w:t>
      </w:r>
      <w:r w:rsidRPr="00654A93">
        <w:rPr>
          <w:rFonts w:ascii="Times New Roman" w:hAnsi="Times New Roman" w:cs="Times New Roman"/>
        </w:rPr>
        <w:t xml:space="preserve"> (continued)</w:t>
      </w:r>
    </w:p>
    <w:tbl>
      <w:tblPr>
        <w:tblW w:w="133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77"/>
        <w:gridCol w:w="1881"/>
        <w:gridCol w:w="1529"/>
        <w:gridCol w:w="1736"/>
        <w:gridCol w:w="4590"/>
        <w:gridCol w:w="1702"/>
      </w:tblGrid>
      <w:tr w:rsidR="006A73C3" w:rsidRPr="00654A93" w:rsidTr="0042080C">
        <w:tc>
          <w:tcPr>
            <w:tcW w:w="1877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Author and year,  Title,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untry, type of population and sample size n/N (analysed sample/total sample)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DI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diagnosis criteria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xposure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measured in years. How TDI was measured?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QOL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measure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outcome was measured.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Questionnaire used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ratification,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nfounders/selection bias, reverse causation</w:t>
            </w:r>
          </w:p>
        </w:tc>
        <w:tc>
          <w:tcPr>
            <w:tcW w:w="4590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Results</w:t>
            </w: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Findings by the authors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Ramos-Jorge, Sa-Pinto et al. 2017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SYW1vcy1Kb3JnZTwvQXV0aG9yPjxZZWFyPjIwMTc8L1ll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</w:fldData>
              </w:fldCha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SYW1vcy1Kb3JnZTwvQXV0aG9yPjxZZWFyPjIwMTc8L1ll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</w:fldData>
              </w:fldCha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30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Effect of dark discolouration and enamel/dentine fracture on the oral health-related quality of life of pre-schoolers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res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391/459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Age – 3-5, 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Age – 3-5 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COHIS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characteristics of the child (gender and age), home, monthly household income, type of pre-school (public or private) and family provider) and clinical oral conditions (TDI and untreated dental caries)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994"/>
              <w:gridCol w:w="1562"/>
              <w:gridCol w:w="1808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PR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Without fractur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Enamel Fractur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Style w:val="fontstyle01"/>
                      <w:rFonts w:ascii="Times New Roman" w:hAnsi="Times New Roman" w:cs="Times New Roman"/>
                      <w:i w:val="0"/>
                      <w:sz w:val="16"/>
                      <w:szCs w:val="16"/>
                    </w:rPr>
                    <w:t>1.30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Style w:val="fontstyle01"/>
                      <w:rFonts w:ascii="Times New Roman" w:hAnsi="Times New Roman" w:cs="Times New Roman"/>
                      <w:i w:val="0"/>
                      <w:sz w:val="16"/>
                      <w:szCs w:val="16"/>
                    </w:rPr>
                    <w:t>0.79–2.16 (0.296)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Enamel and dentin Fractur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Style w:val="fontstyle01"/>
                      <w:rFonts w:ascii="Times New Roman" w:hAnsi="Times New Roman" w:cs="Times New Roman"/>
                      <w:i w:val="0"/>
                      <w:sz w:val="16"/>
                      <w:szCs w:val="16"/>
                    </w:rPr>
                    <w:t xml:space="preserve">1.89 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Style w:val="fontstyle01"/>
                      <w:rFonts w:ascii="Times New Roman" w:hAnsi="Times New Roman" w:cs="Times New Roman"/>
                      <w:i w:val="0"/>
                      <w:sz w:val="16"/>
                      <w:szCs w:val="16"/>
                    </w:rPr>
                    <w:t>1.22–2.92 (&lt;0.001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Enamel–dentine fracture without pulp exposure were associated with a negative impact on the </w:t>
            </w: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QoL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of pre-schoolers.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Neves, Perazzo et al. 2017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&lt;EndNote&gt;&lt;Cite&gt;&lt;Author&gt;Neves&lt;/Author&gt;&lt;Year&gt;2017&lt;/Year&gt;&lt;RecNum&gt;371&lt;/RecNum&gt;&lt;DisplayText&gt;(71)&lt;/DisplayText&gt;&lt;record&gt;&lt;rec-number&gt;371&lt;/rec-number&gt;&lt;foreign-keys&gt;&lt;key app="EN" db-id="wd5avatxi0rdd5erpfr5sfdusas2v90z5rfe" timestamp="1526285559"&gt;371&lt;/key&gt;&lt;/foreign-keys&gt;&lt;ref-type name="Journal Article"&gt;17&lt;/ref-type&gt;&lt;contributors&gt;&lt;authors&gt;&lt;author&gt;Neves, E. T. B.&lt;/author&gt;&lt;author&gt;Perazzo, M. F.&lt;/author&gt;&lt;author&gt;Gomes, M. C.&lt;/author&gt;&lt;author&gt;Martins, C. C.&lt;/author&gt;&lt;author&gt;Paiva, S. M.&lt;/author&gt;&lt;author&gt;Granville-Garcia, A. F.&lt;/author&gt;&lt;/authors&gt;&lt;/contributors&gt;&lt;titles&gt;&lt;title&gt;Perception of parents and self-reports of children regarding the impact of traumatic dental injury on quality of life&lt;/title&gt;&lt;secondary-title&gt;Dental Traumatology&lt;/secondary-title&gt;&lt;/titles&gt;&lt;periodical&gt;&lt;full-title&gt;Dental Traumatology&lt;/full-title&gt;&lt;/periodical&gt;&lt;pages&gt;444-450&lt;/pages&gt;&lt;volume&gt;33&lt;/volume&gt;&lt;number&gt;6&lt;/number&gt;&lt;dates&gt;&lt;year&gt;2017&lt;/year&gt;&lt;pub-dates&gt;&lt;date&gt;Dec&lt;/date&gt;&lt;/pub-dates&gt;&lt;/dates&gt;&lt;isbn&gt;1600-4469&lt;/isbn&gt;&lt;accession-num&gt;WOS:000416016300005&lt;/accession-num&gt;&lt;urls&gt;&lt;related-urls&gt;&lt;url&gt;&amp;lt;Go to ISI&amp;gt;://WOS:000416016300005&lt;/url&gt;&lt;url&gt;https://onlinelibrary-wiley-com.ezp.lib.unimelb.edu.au/doi/pdf/10.1111/edt.12366&lt;/url&gt;&lt;/related-urls&gt;&lt;/urls&gt;&lt;electronic-resource-num&gt;10.1111/edt.12366&lt;/electronic-resource-num&gt;&lt;/record&gt;&lt;/Cite&gt;&lt;/EndNote&gt;</w:instrTex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71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erception of parents and self-reports of children regarding the impact of traumatic dental injury on quality of life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school-based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n/N= </w:t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769/769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 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5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by two dentists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OHRQoL, 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5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SOHO-5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child’s gender, schooling of parent/caregiver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monthly household income, number of residents in home, toothache, TDI, type of TDI, and number of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teeth with TDI</w:t>
            </w:r>
          </w:p>
        </w:tc>
        <w:tc>
          <w:tcPr>
            <w:tcW w:w="4590" w:type="dxa"/>
          </w:tcPr>
          <w:tbl>
            <w:tblPr>
              <w:tblW w:w="4258" w:type="dxa"/>
              <w:tblLook w:val="04A0" w:firstRow="1" w:lastRow="0" w:firstColumn="1" w:lastColumn="0" w:noHBand="0" w:noVBand="1"/>
            </w:tblPr>
            <w:tblGrid>
              <w:gridCol w:w="1194"/>
              <w:gridCol w:w="1234"/>
              <w:gridCol w:w="1830"/>
            </w:tblGrid>
            <w:tr w:rsidR="006A73C3" w:rsidRPr="00654A93" w:rsidTr="0042080C">
              <w:trPr>
                <w:trHeight w:val="260"/>
              </w:trPr>
              <w:tc>
                <w:tcPr>
                  <w:tcW w:w="4258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23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Quality of Life Impacted </w:t>
                  </w: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Adjusted PR</w:t>
                  </w:r>
                </w:p>
              </w:tc>
              <w:tc>
                <w:tcPr>
                  <w:tcW w:w="1830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br/>
                    <w:t>95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Absence</w:t>
                  </w:r>
                </w:p>
              </w:tc>
              <w:tc>
                <w:tcPr>
                  <w:tcW w:w="123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30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Presence  </w:t>
                  </w: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br/>
                  </w:r>
                </w:p>
              </w:tc>
              <w:tc>
                <w:tcPr>
                  <w:tcW w:w="123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0.66 </w:t>
                  </w:r>
                </w:p>
              </w:tc>
              <w:tc>
                <w:tcPr>
                  <w:tcW w:w="1830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0.44-0.98 (0</w:t>
                  </w:r>
                  <w:r w:rsidRPr="00654A93">
                    <w:rPr>
                      <w:rFonts w:ascii="Times New Roman" w:hAnsi="Times New Roman" w:cs="Times New Roman"/>
                    </w:rPr>
                    <w:t>.</w:t>
                  </w: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044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The occurrence of non-complicated TDI was seen as a protective factor for OHRQoL according to the reports of the children.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Gonçalves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Dias et al. 2017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&lt;EndNote&gt;&lt;Cite&gt;&lt;Author&gt;Gonçalves&lt;/Author&gt;&lt;Year&gt;2017&lt;/Year&gt;&lt;RecNum&gt;192&lt;/RecNum&gt;&lt;DisplayText&gt;(72)&lt;/DisplayText&gt;&lt;record&gt;&lt;rec-number&gt;192&lt;/rec-number&gt;&lt;foreign-keys&gt;&lt;key app="EN" db-id="wd5avatxi0rdd5erpfr5sfdusas2v90z5rfe" timestamp="1526266811"&gt;192&lt;/key&gt;&lt;/foreign-keys&gt;&lt;ref-type name="Journal Article"&gt;17&lt;/ref-type&gt;&lt;contributors&gt;&lt;authors&gt;&lt;author&gt;Gonçalves, Bruna Miroski&lt;/author&gt;&lt;author&gt;Dias, Loraine Fernandes&lt;/author&gt;&lt;author&gt;Pereira, Carla da Silva&lt;/author&gt;&lt;author&gt;Ponte Filho, Marcos Ximenes&lt;/author&gt;&lt;author&gt;Konrath, Andréa Cristina&lt;/author&gt;&lt;author&gt;Bolan, Michele da Silva&lt;/author&gt;&lt;author&gt;Cardoso, Mariane&lt;/author&gt;&lt;/authors&gt;&lt;/contributors&gt;&lt;titles&gt;&lt;title&gt;O IMPACTO DO TRAUMATISMO DENTAL E DO COMPROMETIMENTO ESTÉTICO NA QUALIDADE DE VIDA DE PRÉ-ESCOLARES&lt;/title&gt;&lt;secondary-title&gt;Revista Paulista de Pediatria&lt;/secondary-title&gt;&lt;translated-title&gt;Impact of dental trauma and esthetic impairment on the quality of life of preschool children&lt;/translated-title&gt;&lt;/titles&gt;&lt;periodical&gt;&lt;full-title&gt;Revista Paulista de Pediatria&lt;/full-title&gt;&lt;/periodical&gt;&lt;pages&gt;448-455&lt;/pages&gt;&lt;volume&gt;35&lt;/volume&gt;&lt;number&gt;4&lt;/number&gt;&lt;dates&gt;&lt;year&gt;2017&lt;/year&gt;&lt;pub-dates&gt;&lt;date&gt;09&lt;/date&gt;&lt;/pub-dates&gt;&lt;/dates&gt;&lt;isbn&gt;1984-0462&lt;/isbn&gt;&lt;accession-num&gt;SCIELO:S0103-05822017000400448&lt;/accession-num&gt;&lt;urls&gt;&lt;related-urls&gt;&lt;url&gt;&amp;lt;Go to ISI&amp;gt;://SCIELO:S0103-05822017000400448&lt;/url&gt;&lt;url&gt;https://www.ncbi.nlm.nih.gov/pmc/articles/PMC5737261/pdf/0103-0582-rpp-2017-35-4-00011.pdf&lt;/url&gt;&lt;/related-urls&gt;&lt;/urls&gt;&lt;electronic-resource-num&gt;10.1590/1984-0462/;2017;35;4;00011&lt;/electronic-resource-num&gt;&lt;/record&gt;&lt;/Cite&gt;&lt;/EndNote&gt;</w:instrTex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72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Impact of dental trauma and </w:t>
            </w: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sthetic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impairment on the quality of life of preschool children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s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192/192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 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2-5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Age – 2-5,</w:t>
            </w:r>
          </w:p>
          <w:p w:rsidR="006A73C3" w:rsidRPr="00654A93" w:rsidRDefault="00601F11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bookmarkStart w:id="0" w:name="_GoBack"/>
            <w:bookmarkEnd w:id="0"/>
            <w:r w:rsidR="006A73C3" w:rsidRPr="00654A93">
              <w:rPr>
                <w:rFonts w:ascii="Times New Roman" w:hAnsi="Times New Roman" w:cs="Times New Roman"/>
                <w:sz w:val="16"/>
                <w:szCs w:val="16"/>
              </w:rPr>
              <w:t>ECOHIS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otential confounding trauma and gender, age, quality of life and </w:t>
            </w: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sthetic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impairment.</w:t>
            </w:r>
          </w:p>
        </w:tc>
        <w:tc>
          <w:tcPr>
            <w:tcW w:w="4590" w:type="dxa"/>
          </w:tcPr>
          <w:tbl>
            <w:tblPr>
              <w:tblW w:w="4258" w:type="dxa"/>
              <w:tblLook w:val="04A0" w:firstRow="1" w:lastRow="0" w:firstColumn="1" w:lastColumn="0" w:noHBand="0" w:noVBand="1"/>
            </w:tblPr>
            <w:tblGrid>
              <w:gridCol w:w="1194"/>
              <w:gridCol w:w="1233"/>
              <w:gridCol w:w="1831"/>
            </w:tblGrid>
            <w:tr w:rsidR="006A73C3" w:rsidRPr="00654A93" w:rsidTr="0042080C">
              <w:trPr>
                <w:trHeight w:val="260"/>
              </w:trPr>
              <w:tc>
                <w:tcPr>
                  <w:tcW w:w="4258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233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Quality of Life Impacted </w:t>
                  </w: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RR</w:t>
                  </w:r>
                </w:p>
              </w:tc>
              <w:tc>
                <w:tcPr>
                  <w:tcW w:w="18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br/>
                    <w:t>95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Absence </w:t>
                  </w:r>
                </w:p>
              </w:tc>
              <w:tc>
                <w:tcPr>
                  <w:tcW w:w="1233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Presence   </w:t>
                  </w:r>
                </w:p>
              </w:tc>
              <w:tc>
                <w:tcPr>
                  <w:tcW w:w="1233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1.48</w:t>
                  </w:r>
                </w:p>
              </w:tc>
              <w:tc>
                <w:tcPr>
                  <w:tcW w:w="18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20-1.83 (0.0107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The presence of uncomplicated TDIs did not inﬂuence negatively on children’s quality of life, </w:t>
            </w:r>
          </w:p>
        </w:tc>
      </w:tr>
    </w:tbl>
    <w:p w:rsidR="006A73C3" w:rsidRPr="00654A93" w:rsidRDefault="006A73C3" w:rsidP="006A73C3">
      <w:pPr>
        <w:spacing w:after="0"/>
        <w:rPr>
          <w:rFonts w:ascii="Times New Roman" w:hAnsi="Times New Roman" w:cs="Times New Roman"/>
          <w:b/>
        </w:rPr>
      </w:pPr>
    </w:p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  <w:r w:rsidRPr="00654A93">
        <w:rPr>
          <w:rFonts w:ascii="Times New Roman" w:hAnsi="Times New Roman" w:cs="Times New Roman"/>
          <w:b/>
        </w:rPr>
        <w:br w:type="page"/>
      </w:r>
      <w:r w:rsidRPr="00654A93">
        <w:rPr>
          <w:rFonts w:ascii="Times New Roman" w:hAnsi="Times New Roman" w:cs="Times New Roman"/>
          <w:b/>
        </w:rPr>
        <w:lastRenderedPageBreak/>
        <w:t>Table 2:</w:t>
      </w:r>
      <w:r w:rsidRPr="00654A93">
        <w:rPr>
          <w:rFonts w:ascii="Times New Roman" w:hAnsi="Times New Roman" w:cs="Times New Roman"/>
        </w:rPr>
        <w:t xml:space="preserve"> (continued)</w:t>
      </w:r>
    </w:p>
    <w:tbl>
      <w:tblPr>
        <w:tblW w:w="133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77"/>
        <w:gridCol w:w="1881"/>
        <w:gridCol w:w="1529"/>
        <w:gridCol w:w="1736"/>
        <w:gridCol w:w="4590"/>
        <w:gridCol w:w="1702"/>
      </w:tblGrid>
      <w:tr w:rsidR="006A73C3" w:rsidRPr="00654A93" w:rsidTr="0042080C">
        <w:tc>
          <w:tcPr>
            <w:tcW w:w="1877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Author and year,  Title,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untry, type of population and sample size n/N (analysed sample/total sample)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DI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diagnosis criteria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xposure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measured in years. How TDI was measured?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QOL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measure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outcome was measured.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Questionnaire used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ratification,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nfounders/selection bias, reverse causation</w:t>
            </w:r>
          </w:p>
        </w:tc>
        <w:tc>
          <w:tcPr>
            <w:tcW w:w="4590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Results</w:t>
            </w: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Findings by the authors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Gomes, Perazzo et al. 2017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&lt;EndNote&gt;&lt;Cite&gt;&lt;Author&gt;Gomes&lt;/Author&gt;&lt;Year&gt;2017&lt;/Year&gt;&lt;RecNum&gt;193&lt;/RecNum&gt;&lt;DisplayText&gt;(73)&lt;/DisplayText&gt;&lt;record&gt;&lt;rec-number&gt;193&lt;/rec-number&gt;&lt;foreign-keys&gt;&lt;key app="EN" db-id="wd5avatxi0rdd5erpfr5sfdusas2v90z5rfe" timestamp="1526266811"&gt;193&lt;/key&gt;&lt;/foreign-keys&gt;&lt;ref-type name="Journal Article"&gt;17&lt;/ref-type&gt;&lt;contributors&gt;&lt;authors&gt;&lt;author&gt;Gomes, Monalisa Cesarino&lt;/author&gt;&lt;author&gt;Perazzo, Matheus França&lt;/author&gt;&lt;author&gt;Neves, Érick Tássio&lt;/author&gt;&lt;author&gt;Martins, Carolina Castro&lt;/author&gt;&lt;author&gt;Paiva, Saul Martins&lt;/author&gt;&lt;author&gt;Granville-Garcia, Ana Flávia&lt;/author&gt;&lt;/authors&gt;&lt;/contributors&gt;&lt;titles&gt;&lt;title&gt;Oral Problems and Self-Confidence in Preschool Children&lt;/title&gt;&lt;secondary-title&gt;Brazilian Dental Journal&lt;/secondary-title&gt;&lt;/titles&gt;&lt;periodical&gt;&lt;full-title&gt;Brazilian Dental Journal&lt;/full-title&gt;&lt;/periodical&gt;&lt;pages&gt;523-530&lt;/pages&gt;&lt;volume&gt;28&lt;/volume&gt;&lt;number&gt;4&lt;/number&gt;&lt;dates&gt;&lt;year&gt;2017&lt;/year&gt;&lt;pub-dates&gt;&lt;date&gt;08&lt;/date&gt;&lt;/pub-dates&gt;&lt;/dates&gt;&lt;isbn&gt;1806-4760&lt;/isbn&gt;&lt;accession-num&gt;SCIELO:S0103-64402017000400523&lt;/accession-num&gt;&lt;urls&gt;&lt;related-urls&gt;&lt;url&gt;&amp;lt;Go to ISI&amp;gt;://SCIELO:S0103-64402017000400523&lt;/url&gt;&lt;url&gt;http://www.scielo.br/pdf/bdj/v28n4/1806-4760-bdj-28-04-523.pdf&lt;/url&gt;&lt;/related-urls&gt;&lt;/urls&gt;&lt;electronic-resource-num&gt;10.1590/0103-6440201601295&lt;/electronic-resource-num&gt;&lt;/record&gt;&lt;/Cite&gt;&lt;/EndNote&gt;</w:instrTex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73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Oral Problems and Self-Confidence in Preschool Children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s</w:t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769/769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5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5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SOHO-5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ot adjusted for confounders.</w:t>
            </w:r>
          </w:p>
        </w:tc>
        <w:tc>
          <w:tcPr>
            <w:tcW w:w="4590" w:type="dxa"/>
          </w:tcPr>
          <w:tbl>
            <w:tblPr>
              <w:tblW w:w="4258" w:type="dxa"/>
              <w:tblLook w:val="04A0" w:firstRow="1" w:lastRow="0" w:firstColumn="1" w:lastColumn="0" w:noHBand="0" w:noVBand="1"/>
            </w:tblPr>
            <w:tblGrid>
              <w:gridCol w:w="1194"/>
              <w:gridCol w:w="1240"/>
              <w:gridCol w:w="1824"/>
            </w:tblGrid>
            <w:tr w:rsidR="006A73C3" w:rsidRPr="00654A93" w:rsidTr="0042080C">
              <w:trPr>
                <w:trHeight w:val="260"/>
              </w:trPr>
              <w:tc>
                <w:tcPr>
                  <w:tcW w:w="4258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240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adjusted Prevalence ratio</w:t>
                  </w:r>
                </w:p>
              </w:tc>
              <w:tc>
                <w:tcPr>
                  <w:tcW w:w="182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Absent </w:t>
                  </w:r>
                </w:p>
              </w:tc>
              <w:tc>
                <w:tcPr>
                  <w:tcW w:w="1240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2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Presence</w:t>
                  </w:r>
                </w:p>
              </w:tc>
              <w:tc>
                <w:tcPr>
                  <w:tcW w:w="1240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</w:pPr>
                  <w:r w:rsidRPr="00654A93">
                    <w:rPr>
                      <w:rStyle w:val="fontstyle01"/>
                      <w:rFonts w:ascii="Times New Roman" w:hAnsi="Times New Roman" w:cs="Times New Roman"/>
                      <w:i w:val="0"/>
                    </w:rPr>
                    <w:t>0.51</w:t>
                  </w:r>
                </w:p>
              </w:tc>
              <w:tc>
                <w:tcPr>
                  <w:tcW w:w="182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</w:pPr>
                  <w:r w:rsidRPr="00654A93">
                    <w:rPr>
                      <w:rStyle w:val="fontstyle01"/>
                      <w:rFonts w:ascii="Times New Roman" w:hAnsi="Times New Roman" w:cs="Times New Roman"/>
                      <w:i w:val="0"/>
                    </w:rPr>
                    <w:t>0.23-1.11</w:t>
                  </w: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 (</w:t>
                  </w:r>
                  <w:r w:rsidRPr="00654A93">
                    <w:rPr>
                      <w:rStyle w:val="fontstyle01"/>
                      <w:rFonts w:ascii="Times New Roman" w:hAnsi="Times New Roman" w:cs="Times New Roman"/>
                      <w:i w:val="0"/>
                    </w:rPr>
                    <w:t>0.091</w:t>
                  </w: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Uncomplicated TDIs did not affected quality of life of preschool children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Bomfim, Herrera et al. 2017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Cb21maW08L0F1dGhvcj48WWVhcj4yMDE3PC9ZZWFyPjxS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Cb21maW08L0F1dGhvcj48WWVhcj4yMDE3PC9ZZWFyPjxS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88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Oral health-related quality of life and risk factors associated with traumatic dental injuries in Brazilian children: A multilevel approach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opulation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 7328/7328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Five oral health outcomes based on the original data set were used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s dependent variables: trauma 12, trauma 11, trauma 21, trauma 22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trauma 31, trauma 32, trauma 41 and trauma 42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2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2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B2081E">
              <w:rPr>
                <w:rFonts w:ascii="Times New Roman" w:hAnsi="Times New Roman" w:cs="Times New Roman"/>
                <w:sz w:val="16"/>
                <w:szCs w:val="16"/>
              </w:rPr>
              <w:t>Oral Impact on Daily Performance (OIDP) questionnaire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gender, skin colour, education and family income.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ducation, a continuous variable ranging from 0 to 15, was assessed by estimating the number of years of complete education without retention. Self-reported skin colour was classified as white and non-white (black, mulatto and others). Monthly family income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885"/>
              <w:gridCol w:w="1048"/>
              <w:gridCol w:w="2431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88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Enamel Fracture</w:t>
                  </w:r>
                </w:p>
              </w:tc>
              <w:tc>
                <w:tcPr>
                  <w:tcW w:w="104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Shame Adjusted OR</w:t>
                  </w:r>
                </w:p>
              </w:tc>
              <w:tc>
                <w:tcPr>
                  <w:tcW w:w="24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95% CI (p-value)</w:t>
                  </w:r>
                </w:p>
              </w:tc>
            </w:tr>
            <w:tr w:rsidR="006A73C3" w:rsidRPr="00654A93" w:rsidTr="0042080C">
              <w:tc>
                <w:tcPr>
                  <w:tcW w:w="88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t</w:t>
                  </w:r>
                </w:p>
              </w:tc>
              <w:tc>
                <w:tcPr>
                  <w:tcW w:w="104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24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88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Present</w:t>
                  </w:r>
                </w:p>
              </w:tc>
              <w:tc>
                <w:tcPr>
                  <w:tcW w:w="104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1.27 </w:t>
                  </w:r>
                </w:p>
              </w:tc>
              <w:tc>
                <w:tcPr>
                  <w:tcW w:w="24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:05-1:53 (&lt;0.05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  <w:tbl>
            <w:tblPr>
              <w:tblW w:w="0" w:type="auto"/>
              <w:tblLook w:val="04A0" w:firstRow="1" w:lastRow="0" w:firstColumn="1" w:lastColumn="0" w:noHBand="0" w:noVBand="1"/>
            </w:tblPr>
            <w:tblGrid>
              <w:gridCol w:w="1158"/>
              <w:gridCol w:w="1078"/>
              <w:gridCol w:w="1074"/>
              <w:gridCol w:w="1054"/>
            </w:tblGrid>
            <w:tr w:rsidR="006A73C3" w:rsidRPr="00654A93" w:rsidTr="0042080C">
              <w:tc>
                <w:tcPr>
                  <w:tcW w:w="115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Dentin/enamel fractures</w:t>
                  </w:r>
                </w:p>
              </w:tc>
              <w:tc>
                <w:tcPr>
                  <w:tcW w:w="10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Shame Adjusted OR</w:t>
                  </w:r>
                </w:p>
              </w:tc>
              <w:tc>
                <w:tcPr>
                  <w:tcW w:w="107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95% CI (p-value)</w:t>
                  </w:r>
                </w:p>
              </w:tc>
              <w:tc>
                <w:tcPr>
                  <w:tcW w:w="105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</w:p>
              </w:tc>
            </w:tr>
            <w:tr w:rsidR="006A73C3" w:rsidRPr="00654A93" w:rsidTr="0042080C">
              <w:tc>
                <w:tcPr>
                  <w:tcW w:w="115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t</w:t>
                  </w:r>
                </w:p>
              </w:tc>
              <w:tc>
                <w:tcPr>
                  <w:tcW w:w="10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07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05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</w:p>
              </w:tc>
            </w:tr>
            <w:tr w:rsidR="006A73C3" w:rsidRPr="00654A93" w:rsidTr="0042080C">
              <w:tc>
                <w:tcPr>
                  <w:tcW w:w="115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Present</w:t>
                  </w:r>
                </w:p>
              </w:tc>
              <w:tc>
                <w:tcPr>
                  <w:tcW w:w="10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1.89 </w:t>
                  </w:r>
                </w:p>
              </w:tc>
              <w:tc>
                <w:tcPr>
                  <w:tcW w:w="107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30-2.74 (&lt;0.05)</w:t>
                  </w:r>
                </w:p>
              </w:tc>
              <w:tc>
                <w:tcPr>
                  <w:tcW w:w="105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Enamel fractures were risk factors for feelings of shame among children, whereas dentin/enamel fractures had higher probability of children having dissatisfaction with their teeth or for feeling embarrassed at smiling and messing up with the study. 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Pulache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Abanto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et al. 2016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QdWxhY2hlPC9BdXRob3I+PFllYXI+MjAxNjwvWWVhcj48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QdWxhY2hlPC9BdXRob3I+PFllYXI+MjAxNjwvWWVhcj48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74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Exploring the association between oral health problems and oral health-related quality of life in Peruvian 11- to 14-year-old children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eru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s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n/N= 473/513 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1-14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1-14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CPQ11–14 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Child age, Child gender, Dental caries experience, TDI, Malocclusion, Tooth discolor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Possible observer bias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976"/>
              <w:gridCol w:w="2194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976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djusted RR</w:t>
                  </w:r>
                </w:p>
              </w:tc>
              <w:tc>
                <w:tcPr>
                  <w:tcW w:w="2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95 5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t</w:t>
                  </w:r>
                </w:p>
              </w:tc>
              <w:tc>
                <w:tcPr>
                  <w:tcW w:w="976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2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Present</w:t>
                  </w:r>
                </w:p>
              </w:tc>
              <w:tc>
                <w:tcPr>
                  <w:tcW w:w="976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1.04 </w:t>
                  </w:r>
                </w:p>
              </w:tc>
              <w:tc>
                <w:tcPr>
                  <w:tcW w:w="2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1- 1.09 (0.05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Presence of uncomplicated TDI doesn’t have an impact on children’s OHRQoL</w:t>
            </w:r>
          </w:p>
        </w:tc>
      </w:tr>
    </w:tbl>
    <w:p w:rsidR="006A73C3" w:rsidRPr="00654A93" w:rsidRDefault="006A73C3" w:rsidP="006A73C3">
      <w:pPr>
        <w:spacing w:after="0"/>
        <w:rPr>
          <w:rFonts w:ascii="Times New Roman" w:hAnsi="Times New Roman" w:cs="Times New Roman"/>
          <w:b/>
        </w:rPr>
      </w:pPr>
    </w:p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  <w:r w:rsidRPr="00654A93">
        <w:rPr>
          <w:rFonts w:ascii="Times New Roman" w:hAnsi="Times New Roman" w:cs="Times New Roman"/>
          <w:b/>
        </w:rPr>
        <w:br w:type="page"/>
      </w:r>
      <w:r w:rsidRPr="00654A93">
        <w:rPr>
          <w:rFonts w:ascii="Times New Roman" w:hAnsi="Times New Roman" w:cs="Times New Roman"/>
          <w:b/>
        </w:rPr>
        <w:lastRenderedPageBreak/>
        <w:t>Table 2:</w:t>
      </w:r>
      <w:r w:rsidRPr="00654A93">
        <w:rPr>
          <w:rFonts w:ascii="Times New Roman" w:hAnsi="Times New Roman" w:cs="Times New Roman"/>
        </w:rPr>
        <w:t xml:space="preserve"> (continued)</w:t>
      </w:r>
    </w:p>
    <w:tbl>
      <w:tblPr>
        <w:tblW w:w="133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77"/>
        <w:gridCol w:w="1881"/>
        <w:gridCol w:w="1529"/>
        <w:gridCol w:w="1736"/>
        <w:gridCol w:w="4590"/>
        <w:gridCol w:w="1702"/>
      </w:tblGrid>
      <w:tr w:rsidR="006A73C3" w:rsidRPr="00654A93" w:rsidTr="0042080C">
        <w:tc>
          <w:tcPr>
            <w:tcW w:w="1877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Author and year,  Title,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untry, type of population and sample size n/N (analysed sample/total sample)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DI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diagnosis criteria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xposure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measured in years. How TDI was measured?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QOL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measure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outcome was measured.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Questionnaire used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ratification,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nfounders/selection bias, reverse causation</w:t>
            </w:r>
          </w:p>
        </w:tc>
        <w:tc>
          <w:tcPr>
            <w:tcW w:w="4590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Results</w:t>
            </w: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Findings by the authors</w:t>
            </w:r>
          </w:p>
        </w:tc>
      </w:tr>
      <w:tr w:rsidR="006A73C3" w:rsidRPr="00654A93" w:rsidTr="00E95DAE">
        <w:trPr>
          <w:trHeight w:val="2843"/>
        </w:trPr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Feldens, Day et al. 2016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GZWxkZW5zPC9BdXRob3I+PFllYXI+MjAxNjwvWWVhcj48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GZWxkZW5zPC9BdXRob3I+PFllYXI+MjAxNjwvWWVhcj48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89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Enamel fracture in the primary dentition has no impact on children’s quality of life: implications for clinicians and researchers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opulation-based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1683 /1683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Age – 1-5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-5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ECOHIS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age, dental caries, and malocclusion, Attendance at a dental professional and number of teeth.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885"/>
              <w:gridCol w:w="1048"/>
              <w:gridCol w:w="2431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88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</w:t>
                  </w:r>
                </w:p>
              </w:tc>
              <w:tc>
                <w:tcPr>
                  <w:tcW w:w="104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Adjusted PR</w:t>
                  </w:r>
                </w:p>
              </w:tc>
              <w:tc>
                <w:tcPr>
                  <w:tcW w:w="24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95 5 CI (P-value)</w:t>
                  </w:r>
                </w:p>
              </w:tc>
            </w:tr>
            <w:tr w:rsidR="006A73C3" w:rsidRPr="00654A93" w:rsidTr="0042080C">
              <w:tc>
                <w:tcPr>
                  <w:tcW w:w="88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t</w:t>
                  </w:r>
                </w:p>
              </w:tc>
              <w:tc>
                <w:tcPr>
                  <w:tcW w:w="104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24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88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Enamel fracture</w:t>
                  </w:r>
                </w:p>
              </w:tc>
              <w:tc>
                <w:tcPr>
                  <w:tcW w:w="104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10</w:t>
                  </w:r>
                </w:p>
              </w:tc>
              <w:tc>
                <w:tcPr>
                  <w:tcW w:w="24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62–1.93 (0.753)</w:t>
                  </w:r>
                </w:p>
              </w:tc>
            </w:tr>
            <w:tr w:rsidR="006A73C3" w:rsidRPr="00654A93" w:rsidTr="0042080C">
              <w:tc>
                <w:tcPr>
                  <w:tcW w:w="88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Other TDI</w:t>
                  </w:r>
                </w:p>
              </w:tc>
              <w:tc>
                <w:tcPr>
                  <w:tcW w:w="104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87</w:t>
                  </w:r>
                </w:p>
              </w:tc>
              <w:tc>
                <w:tcPr>
                  <w:tcW w:w="24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39–2.52 (&lt;0.001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namel fractures have no significant impact on young children’s quality of life.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Freire-Maia, Auad et al. 2015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GcmVpcmUtTWFpYTwvQXV0aG9yPjxZZWFyPjIwMTU8L1ll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GcmVpcmUtTWFpYTwvQXV0aG9yPjxZZWFyPjIwMTU8L1ll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84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Oral Health-Related Quality of Life and Traumatic Dental Injuries in Young Permanent Incisors in Brazilian Schoolchildren: A Multilevel Approach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s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 1201/1,201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Age – 8-10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 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8-10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PQ8–10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Adjusted for:</w:t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654A9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were gender, age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TDI, dental caries, anterior open bite, anterior maxillary </w:t>
            </w: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overjet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, median </w:t>
            </w: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iastema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, upper anterior crowding and lower anterior crowding, family income, residents in home, parents/caregivers’ level of education, type of school and SVI.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885"/>
              <w:gridCol w:w="1048"/>
              <w:gridCol w:w="2431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88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</w:t>
                  </w:r>
                </w:p>
              </w:tc>
              <w:tc>
                <w:tcPr>
                  <w:tcW w:w="104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Quality of Life Impacted (Adjusted OR) </w:t>
                  </w:r>
                </w:p>
              </w:tc>
              <w:tc>
                <w:tcPr>
                  <w:tcW w:w="24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95 5 CI (P-value)</w:t>
                  </w:r>
                </w:p>
              </w:tc>
            </w:tr>
            <w:tr w:rsidR="006A73C3" w:rsidRPr="00654A93" w:rsidTr="0042080C">
              <w:tc>
                <w:tcPr>
                  <w:tcW w:w="88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Without TDI/mild trauma</w:t>
                  </w:r>
                </w:p>
              </w:tc>
              <w:tc>
                <w:tcPr>
                  <w:tcW w:w="104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24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rPr>
                <w:trHeight w:val="40"/>
              </w:trPr>
              <w:tc>
                <w:tcPr>
                  <w:tcW w:w="88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Severe trauma</w:t>
                  </w:r>
                </w:p>
              </w:tc>
              <w:tc>
                <w:tcPr>
                  <w:tcW w:w="104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lang w:val="en-US"/>
                    </w:rPr>
                  </w:pPr>
                  <w:r w:rsidRPr="00654A93">
                    <w:rPr>
                      <w:rStyle w:val="fontstyle01"/>
                      <w:rFonts w:ascii="Times New Roman" w:hAnsi="Times New Roman" w:cs="Times New Roman"/>
                      <w:i w:val="0"/>
                    </w:rPr>
                    <w:t>2.54</w:t>
                  </w:r>
                </w:p>
              </w:tc>
              <w:tc>
                <w:tcPr>
                  <w:tcW w:w="2431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21–5.31 (0.014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Severe trauma was significantly associated with negative impact on overall quality of Life.</w:t>
            </w:r>
          </w:p>
        </w:tc>
      </w:tr>
    </w:tbl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</w:p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  <w:r w:rsidRPr="00654A93">
        <w:rPr>
          <w:rFonts w:ascii="Times New Roman" w:hAnsi="Times New Roman" w:cs="Times New Roman"/>
        </w:rPr>
        <w:br w:type="page"/>
      </w:r>
    </w:p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  <w:r w:rsidRPr="00654A93">
        <w:rPr>
          <w:rFonts w:ascii="Times New Roman" w:hAnsi="Times New Roman" w:cs="Times New Roman"/>
          <w:b/>
        </w:rPr>
        <w:lastRenderedPageBreak/>
        <w:t>Table 2:</w:t>
      </w:r>
      <w:r w:rsidRPr="00654A93">
        <w:rPr>
          <w:rFonts w:ascii="Times New Roman" w:hAnsi="Times New Roman" w:cs="Times New Roman"/>
        </w:rPr>
        <w:t xml:space="preserve"> (continued)</w:t>
      </w:r>
    </w:p>
    <w:tbl>
      <w:tblPr>
        <w:tblW w:w="133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77"/>
        <w:gridCol w:w="1881"/>
        <w:gridCol w:w="1529"/>
        <w:gridCol w:w="1736"/>
        <w:gridCol w:w="4590"/>
        <w:gridCol w:w="1702"/>
      </w:tblGrid>
      <w:tr w:rsidR="006A73C3" w:rsidRPr="00654A93" w:rsidTr="0042080C">
        <w:tc>
          <w:tcPr>
            <w:tcW w:w="1877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Author and year,  Title,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untry, type of population and sample size n/N (analysed sample/total sample)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DI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diagnosis criteria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xposure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measured in years. How TDI was measured?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QOL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measure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outcome was measured.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Questionnaire used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ratification,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nfounders/selection bias, reverse causation</w:t>
            </w:r>
          </w:p>
        </w:tc>
        <w:tc>
          <w:tcPr>
            <w:tcW w:w="4590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Results</w:t>
            </w: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Findings by the authors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Abanto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Tello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et al. 2015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BYmFudG88L0F1dGhvcj48WWVhcj4yMDE1PC9ZZWFyPjxS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BYmFudG88L0F1dGhvcj48WWVhcj4yMDE1PC9ZZWFyPjxS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75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Impact of traumatic dental injuries and malocclusions </w:t>
            </w: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nquality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of life of preschool children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opulation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1215/1215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Glendor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1-4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Clinical examination 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1-4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ECOHIS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dental caries, malocclusions, and socio-demographic conditions.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1027"/>
              <w:gridCol w:w="2143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</w:t>
                  </w:r>
                </w:p>
              </w:tc>
              <w:tc>
                <w:tcPr>
                  <w:tcW w:w="1027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(adjusted PR)</w:t>
                  </w:r>
                </w:p>
              </w:tc>
              <w:tc>
                <w:tcPr>
                  <w:tcW w:w="2143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t</w:t>
                  </w:r>
                </w:p>
              </w:tc>
              <w:tc>
                <w:tcPr>
                  <w:tcW w:w="1027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2143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</w:t>
                  </w:r>
                </w:p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injuries</w:t>
                  </w:r>
                </w:p>
              </w:tc>
              <w:tc>
                <w:tcPr>
                  <w:tcW w:w="1027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75</w:t>
                  </w:r>
                </w:p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</w:p>
              </w:tc>
              <w:tc>
                <w:tcPr>
                  <w:tcW w:w="2143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55–1.03 (0.068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The presence of uncomplicated TDI is not associated with worse OHRQoL of Brazilian preschool children.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Viegas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Paiva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et al. 2014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WaWVnYXM8L0F1dGhvcj48WWVhcj4yMDE0PC9ZZWFyPjxS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</w:fldData>
              </w:fldCha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WaWVnYXM8L0F1dGhvcj48WWVhcj4yMDE0PC9ZZWFyPjxS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</w:fldData>
              </w:fldCha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31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Influence of traumatic dental injury on quality of life of Brazilian preschool children and their families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school-based,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1632/1632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5-6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5-6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COHIS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dental caries experience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1478"/>
              <w:gridCol w:w="1692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4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OR</w:t>
                  </w:r>
                </w:p>
              </w:tc>
              <w:tc>
                <w:tcPr>
                  <w:tcW w:w="169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ce</w:t>
                  </w:r>
                </w:p>
              </w:tc>
              <w:tc>
                <w:tcPr>
                  <w:tcW w:w="14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69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Presence</w:t>
                  </w:r>
                </w:p>
              </w:tc>
              <w:tc>
                <w:tcPr>
                  <w:tcW w:w="14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0.91   </w:t>
                  </w: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ab/>
                  </w:r>
                </w:p>
              </w:tc>
              <w:tc>
                <w:tcPr>
                  <w:tcW w:w="169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0.73-1.13 (0.3799) 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The presence of uncomplicated TDI in Brazilian preschool children has no impact on quality of life of the children or their families. 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Gomes, Pinto-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Sarmento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et al. 2014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Hb21lczwvQXV0aG9yPjxZZWFyPjIwMTQ8L1llYXI+PFJl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Hb21lczwvQXV0aG9yPjxZZWFyPjIwMTQ8L1llYXI+PFJl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76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Impact of oral health conditions on the quality of life of preschool children and their families: A cross-sectional study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res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834/864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3-5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3-5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COHIS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sex, age, type of preschool, mother’s schooling, monthly household income, parent’s/guardian’s age,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1475"/>
              <w:gridCol w:w="1695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OR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c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present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000000"/>
                      <w:sz w:val="16"/>
                      <w:szCs w:val="16"/>
                    </w:rPr>
                    <w:t>adjusted OR 0.98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000000"/>
                      <w:sz w:val="16"/>
                      <w:szCs w:val="16"/>
                    </w:rPr>
                    <w:t>0.69- 1.38</w:t>
                  </w:r>
                  <w:r w:rsidRPr="00654A93">
                    <w:rPr>
                      <w:rFonts w:ascii="Times New Roman" w:hAnsi="Times New Roman" w:cs="Times New Roman"/>
                      <w:color w:val="000000"/>
                      <w:sz w:val="16"/>
                      <w:szCs w:val="16"/>
                    </w:rPr>
                    <w:tab/>
                    <w:t>(0.9002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egative quality of life impact in children occurs in more serious TDI cases.</w:t>
            </w:r>
          </w:p>
        </w:tc>
      </w:tr>
    </w:tbl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</w:p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  <w:r w:rsidRPr="00654A93">
        <w:rPr>
          <w:rFonts w:ascii="Times New Roman" w:hAnsi="Times New Roman" w:cs="Times New Roman"/>
        </w:rPr>
        <w:br w:type="page"/>
      </w:r>
    </w:p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  <w:r w:rsidRPr="00654A93">
        <w:rPr>
          <w:rFonts w:ascii="Times New Roman" w:hAnsi="Times New Roman" w:cs="Times New Roman"/>
          <w:b/>
        </w:rPr>
        <w:lastRenderedPageBreak/>
        <w:t>Table 2:</w:t>
      </w:r>
      <w:r w:rsidRPr="00654A93">
        <w:rPr>
          <w:rFonts w:ascii="Times New Roman" w:hAnsi="Times New Roman" w:cs="Times New Roman"/>
        </w:rPr>
        <w:t xml:space="preserve"> (continued)</w:t>
      </w:r>
    </w:p>
    <w:tbl>
      <w:tblPr>
        <w:tblW w:w="133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77"/>
        <w:gridCol w:w="1881"/>
        <w:gridCol w:w="1529"/>
        <w:gridCol w:w="1736"/>
        <w:gridCol w:w="4590"/>
        <w:gridCol w:w="1702"/>
      </w:tblGrid>
      <w:tr w:rsidR="006A73C3" w:rsidRPr="00654A93" w:rsidTr="0042080C">
        <w:tc>
          <w:tcPr>
            <w:tcW w:w="1877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Author and year,  Title,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untry, type of population and sample size n/N (analysed sample/total sample)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DI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diagnosis criteria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xposure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measured in years. How TDI was measured?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QOL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measure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outcome was measured.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Questionnaire used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ratification,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nfounders/selection bias, reverse causation</w:t>
            </w:r>
          </w:p>
        </w:tc>
        <w:tc>
          <w:tcPr>
            <w:tcW w:w="4590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Results</w:t>
            </w: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Findings by the authors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Abanto, Tsakos et al. 2014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BYmFudG88L0F1dGhvcj48WWVhcj4yMDE0PC9ZZWFyPjxS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BYmFudG88L0F1dGhvcj48WWVhcj4yMDE0PC9ZZWFyPjxS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77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Impact of dental caries and trauma on quality of life among 5- to 6-year-old children perceptions of parents and children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Dental s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335/394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Glendor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5-6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5-6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SOHO-5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Adjusted for: caries and </w:t>
            </w: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sociodemographic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onditions (child’s gender, child’s age, family income)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974"/>
              <w:gridCol w:w="2196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</w:t>
                  </w:r>
                </w:p>
              </w:tc>
              <w:tc>
                <w:tcPr>
                  <w:tcW w:w="97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RR</w:t>
                  </w:r>
                </w:p>
              </w:tc>
              <w:tc>
                <w:tcPr>
                  <w:tcW w:w="2196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t</w:t>
                  </w:r>
                </w:p>
              </w:tc>
              <w:tc>
                <w:tcPr>
                  <w:tcW w:w="97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2196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</w:t>
                  </w:r>
                </w:p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injuries</w:t>
                  </w:r>
                </w:p>
              </w:tc>
              <w:tc>
                <w:tcPr>
                  <w:tcW w:w="97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0.69 </w:t>
                  </w:r>
                </w:p>
              </w:tc>
              <w:tc>
                <w:tcPr>
                  <w:tcW w:w="2196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 0.51–0.94 (0.019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TDIs are not associated with worse OHRQoL of 5- to 6-year-old children in terms of perceptions of both children and their parents.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Siqueira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Firmino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et al. 2013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TaXF1ZWlyYTwvQXV0aG9yPjxZZWFyPjIwMTM8L1llYXI+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TaXF1ZWlyYTwvQXV0aG9yPjxZZWFyPjIwMTM8L1llYXI+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78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,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Impact of Traumatic Dental Injury on the Quality of Life of Brazilian Preschool Children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opulation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814/864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3-5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  <w:proofErr w:type="spellEnd"/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3-5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COHIS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dental caries and malocclusion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1478"/>
              <w:gridCol w:w="1692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4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OR</w:t>
                  </w:r>
                </w:p>
              </w:tc>
              <w:tc>
                <w:tcPr>
                  <w:tcW w:w="169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ce</w:t>
                  </w:r>
                </w:p>
              </w:tc>
              <w:tc>
                <w:tcPr>
                  <w:tcW w:w="14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69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Presence</w:t>
                  </w:r>
                </w:p>
              </w:tc>
              <w:tc>
                <w:tcPr>
                  <w:tcW w:w="147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000000"/>
                      <w:sz w:val="16"/>
                      <w:szCs w:val="16"/>
                    </w:rPr>
                    <w:t>1.02</w:t>
                  </w:r>
                  <w:r w:rsidRPr="00654A93">
                    <w:rPr>
                      <w:rFonts w:ascii="Times New Roman" w:hAnsi="Times New Roman" w:cs="Times New Roman"/>
                      <w:color w:val="000000"/>
                      <w:sz w:val="16"/>
                      <w:szCs w:val="16"/>
                    </w:rPr>
                    <w:tab/>
                  </w:r>
                </w:p>
              </w:tc>
              <w:tc>
                <w:tcPr>
                  <w:tcW w:w="169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000000"/>
                      <w:sz w:val="16"/>
                      <w:szCs w:val="16"/>
                    </w:rPr>
                    <w:t>0.74 1.41 (0.8974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o association between TDI and OHRQoL.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Dame-</w:t>
            </w:r>
            <w:proofErr w:type="spellStart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Teixeira</w:t>
            </w:r>
            <w:proofErr w:type="spellEnd"/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, Alves et al. 2013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EYW1lLVRlaXhlaXJhPC9BdXRob3I+PFllYXI+MjAxMzwv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EYW1lLVRlaXhlaXJhPC9BdXRob3I+PFllYXI+MjAxMzwv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85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Traumatic dental injury with treatment needs negatively affects the quality of life of Brazilian schoolchildren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s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1528/1837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’Brien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4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4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PQ11–14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gender, socioeconomic status, malocclusion, and dental caries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994"/>
              <w:gridCol w:w="1562"/>
              <w:gridCol w:w="1808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RR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No TDI/No treatment</w:t>
                  </w:r>
                </w:p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need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reatment need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09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92–1.29(P &lt; 0.05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97% of the total TDIs in the study were uncomplicated TDI. TDI. Those with treatment needs had a negative effect in the OHRQoL in this population of 12-year-old schoolchildren</w:t>
            </w:r>
          </w:p>
        </w:tc>
      </w:tr>
    </w:tbl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</w:p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  <w:r w:rsidRPr="00654A93">
        <w:rPr>
          <w:rFonts w:ascii="Times New Roman" w:hAnsi="Times New Roman" w:cs="Times New Roman"/>
        </w:rPr>
        <w:br w:type="page"/>
      </w:r>
    </w:p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  <w:r w:rsidRPr="00654A93">
        <w:rPr>
          <w:rFonts w:ascii="Times New Roman" w:hAnsi="Times New Roman" w:cs="Times New Roman"/>
          <w:b/>
        </w:rPr>
        <w:lastRenderedPageBreak/>
        <w:t>Table 2:</w:t>
      </w:r>
      <w:r w:rsidRPr="00654A93">
        <w:rPr>
          <w:rFonts w:ascii="Times New Roman" w:hAnsi="Times New Roman" w:cs="Times New Roman"/>
        </w:rPr>
        <w:t xml:space="preserve"> (continued)</w:t>
      </w:r>
    </w:p>
    <w:tbl>
      <w:tblPr>
        <w:tblW w:w="133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77"/>
        <w:gridCol w:w="1881"/>
        <w:gridCol w:w="1529"/>
        <w:gridCol w:w="1736"/>
        <w:gridCol w:w="4590"/>
        <w:gridCol w:w="1702"/>
      </w:tblGrid>
      <w:tr w:rsidR="006A73C3" w:rsidRPr="00654A93" w:rsidTr="0042080C">
        <w:tc>
          <w:tcPr>
            <w:tcW w:w="1877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Author and year,  Title,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untry, type of population and sample size n/N (analysed sample/total sample)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DI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diagnosis criteria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xposure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measured in years. How TDI was measured?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QOL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measure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outcome was measured.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Questionnaire used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ratification,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nfounders/selection bias, reverse causation</w:t>
            </w:r>
          </w:p>
        </w:tc>
        <w:tc>
          <w:tcPr>
            <w:tcW w:w="4590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Results</w:t>
            </w: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Findings by the authors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Viegas, Scarpelli et al. 2012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WaWVnYXM8L0F1dGhvcj48WWVhcj4yMDEyPC9ZZWFyPjxS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WaWVnYXM8L0F1dGhvcj48WWVhcj4yMDEyPC9ZZWFyPjxS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79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Impact of Traumatic Dental Injury on Quality of Life Among Brazilian Preschool Children and Their Families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res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388 /413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5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5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COHIS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clinical factors (malocclusion, dental caries, and developmental defects of enamel) and socioeconomic factors (household income and social vulnerability index)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1481"/>
              <w:gridCol w:w="1689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tabs>
                      <w:tab w:val="left" w:pos="630"/>
                    </w:tabs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adjusted  RR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No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Yes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15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1.15-1.71 (0.001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Quality of life of the children and their families was not inﬂuenced by the presence of dental trauma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Traebert, de Lacerda et al. 2012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UcmFlYmVydDwvQXV0aG9yPjxZZWFyPjIwMTI8L1llYXI+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UcmFlYmVydDwvQXV0aG9yPjxZZWFyPjIwMTI8L1llYXI+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86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Impact of traumatic dental injuries on the quality of life of schoolchildren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opulation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 403/409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WHO criteria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1-14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1-14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PQ11–14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Gender, age, mother’s education level, father’s education level, whether fathers were currently working, the presence of TDI, caries experience in the anterior dentition, and presence of malocclusion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994"/>
              <w:gridCol w:w="1562"/>
              <w:gridCol w:w="1808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adjusted  PR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c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Presenc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1.79 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1.16–2.76 </w:t>
                  </w:r>
                  <w:r w:rsidRPr="00654A93">
                    <w:rPr>
                      <w:rFonts w:ascii="Times New Roman" w:hAnsi="Times New Roman" w:cs="Times New Roman"/>
                      <w:color w:val="000000"/>
                      <w:sz w:val="16"/>
                      <w:szCs w:val="16"/>
                    </w:rPr>
                    <w:t>(0.008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Traumatic dental injuries appear to affect schoolchildren’s OHRQoL.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Piovesan, Abella et al. 2011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QaW92ZXNhbjwvQXV0aG9yPjxZZWFyPjIwMTE8L1llYXI+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QaW92ZXNhbjwvQXV0aG9yPjxZZWFyPjIwMTE8L1llYXI+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80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Child Oral Health-related Quality of Life and Socioeconomic Factors Associated with Traumatic Dental Injuries in Schoolchildren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s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713/ 792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’Brien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2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2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PQ11–14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Adjusted for: gender, parents’ educational level, household income, </w:t>
            </w:r>
            <w:proofErr w:type="spellStart"/>
            <w:proofErr w:type="gram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verjet</w:t>
            </w:r>
            <w:proofErr w:type="spellEnd"/>
            <w:proofErr w:type="gram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and lip coverage.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994"/>
              <w:gridCol w:w="1562"/>
              <w:gridCol w:w="1808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adjusted  RR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c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Presenc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1.01 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 xml:space="preserve">0.86 – 1.19 </w:t>
                  </w:r>
                  <w:r w:rsidRPr="00654A93">
                    <w:rPr>
                      <w:rFonts w:ascii="Times New Roman" w:hAnsi="Times New Roman" w:cs="Times New Roman"/>
                      <w:color w:val="000000"/>
                      <w:sz w:val="16"/>
                      <w:szCs w:val="16"/>
                    </w:rPr>
                    <w:t>(0.84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TDIs are not related to children quality of life. Taken together, the low prevalence and severity of TDI (98.9% uncomplicated TDI) reported in this study could have inﬂuenced the lack of association between dental trauma and OHRQoL</w:t>
            </w:r>
          </w:p>
        </w:tc>
      </w:tr>
    </w:tbl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</w:p>
    <w:p w:rsidR="006A73C3" w:rsidRPr="00654A93" w:rsidRDefault="006A73C3" w:rsidP="006A73C3">
      <w:pPr>
        <w:spacing w:after="0"/>
        <w:rPr>
          <w:rFonts w:ascii="Times New Roman" w:hAnsi="Times New Roman" w:cs="Times New Roman"/>
        </w:rPr>
      </w:pPr>
      <w:r w:rsidRPr="00654A93">
        <w:rPr>
          <w:rFonts w:ascii="Times New Roman" w:hAnsi="Times New Roman" w:cs="Times New Roman"/>
        </w:rPr>
        <w:br w:type="page"/>
      </w:r>
      <w:r w:rsidRPr="00654A93">
        <w:rPr>
          <w:rFonts w:ascii="Times New Roman" w:hAnsi="Times New Roman" w:cs="Times New Roman"/>
          <w:b/>
        </w:rPr>
        <w:lastRenderedPageBreak/>
        <w:t>Table 2:</w:t>
      </w:r>
      <w:r w:rsidRPr="00654A93">
        <w:rPr>
          <w:rFonts w:ascii="Times New Roman" w:hAnsi="Times New Roman" w:cs="Times New Roman"/>
        </w:rPr>
        <w:t xml:space="preserve"> (continued)</w:t>
      </w:r>
    </w:p>
    <w:tbl>
      <w:tblPr>
        <w:tblW w:w="133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77"/>
        <w:gridCol w:w="1881"/>
        <w:gridCol w:w="1529"/>
        <w:gridCol w:w="1736"/>
        <w:gridCol w:w="4590"/>
        <w:gridCol w:w="1702"/>
      </w:tblGrid>
      <w:tr w:rsidR="006A73C3" w:rsidRPr="00654A93" w:rsidTr="0042080C">
        <w:tc>
          <w:tcPr>
            <w:tcW w:w="1877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Author and year,  Title,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untry, type of population and sample size n/N (analysed sample/total sample)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TDI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diagnosis criteria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exposure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measured in years. How TDI was measured?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QOL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measure,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Ag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outcome was measured.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Questionnaire used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Stratification,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c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onfounders/selection bias, reverse causation</w:t>
            </w:r>
          </w:p>
        </w:tc>
        <w:tc>
          <w:tcPr>
            <w:tcW w:w="4590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Results</w:t>
            </w: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>Findings by the authors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Aldrigui, Abanto et al. 2011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BbGRyaWd1aTwvQXV0aG9yPjxZZWFyPjIwMTE8L1llYXI+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BbGRyaWd1aTwvQXV0aG9yPjxZZWFyPjIwMTE8L1llYXI+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81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Impact of traumatic dental injuries and malocclusions on quality of life of young children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pres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260/305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2-5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2-5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ECOHIS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djusted for: anterior malocclusions traits, caries, Age.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1194"/>
              <w:gridCol w:w="1465"/>
              <w:gridCol w:w="1705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complicated TDI</w:t>
                  </w:r>
                </w:p>
              </w:tc>
              <w:tc>
                <w:tcPr>
                  <w:tcW w:w="146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adjusted RR</w:t>
                  </w:r>
                </w:p>
              </w:tc>
              <w:tc>
                <w:tcPr>
                  <w:tcW w:w="170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ce</w:t>
                  </w:r>
                </w:p>
              </w:tc>
              <w:tc>
                <w:tcPr>
                  <w:tcW w:w="146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70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11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Presence</w:t>
                  </w:r>
                </w:p>
              </w:tc>
              <w:tc>
                <w:tcPr>
                  <w:tcW w:w="146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0.89 </w:t>
                  </w:r>
                </w:p>
              </w:tc>
              <w:tc>
                <w:tcPr>
                  <w:tcW w:w="1705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66 - 1.20 (</w:t>
                  </w:r>
                  <w:r w:rsidRPr="00654A93">
                    <w:rPr>
                      <w:rFonts w:ascii="Times New Roman" w:hAnsi="Times New Roman" w:cs="Times New Roman"/>
                      <w:color w:val="242021"/>
                      <w:sz w:val="16"/>
                      <w:szCs w:val="16"/>
                    </w:rPr>
                    <w:t>0.441</w:t>
                  </w: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Uncomplicated traumatic dental injuries have no negative impact on the OHRQoL of preschool children and their parents.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Bendo, Paiva et al. 2010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CZW5kbzwvQXV0aG9yPjxZZWFyPjIwMTA8L1llYXI+PFJl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CZW5kbzwvQXV0aG9yPjxZZWFyPjIwMTA8L1llYXI+PFJl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83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Association between treated/untreated traumatic dental injuries and impact on quality of life of Brazilian schoolchildren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school-based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1612 /1870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ndreasen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1-14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1-14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 CPQ11-14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ot adjusted.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994"/>
              <w:gridCol w:w="1562"/>
              <w:gridCol w:w="1808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(Unadjusted PR)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c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Untreated TDI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0.6 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2-1.6 (0.368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Untreated TDI (96% of the sample had uncomplicated TDI) was not associated with oral symptoms, functional limitations or emotional wellbeing</w:t>
            </w:r>
          </w:p>
        </w:tc>
      </w:tr>
      <w:tr w:rsidR="006A73C3" w:rsidRPr="00654A93" w:rsidTr="0042080C">
        <w:tc>
          <w:tcPr>
            <w:tcW w:w="1877" w:type="dxa"/>
          </w:tcPr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 xml:space="preserve">Piovesan, Antunes et al. 2010 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QaW92ZXNhbjwvQXV0aG9yPjxZZWFyPjIwMTA8L1llYXI+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>
                <w:fldData xml:space="preserve">PEVuZE5vdGU+PENpdGU+PEF1dGhvcj5QaW92ZXNhbjwvQXV0aG9yPjxZZWFyPjIwMTA8L1llYXI+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</w:fldData>
              </w:fldCha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noProof/>
                <w:sz w:val="16"/>
                <w:szCs w:val="16"/>
              </w:rPr>
              <w:t>(82)</w:t>
            </w:r>
            <w:r w:rsidRPr="00654A93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Impact of socioeconomic and clinical factors on child oral health-related quality of life (</w:t>
            </w:r>
            <w:proofErr w:type="spellStart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OHRQoL</w:t>
            </w:r>
            <w:proofErr w:type="spellEnd"/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), </w:t>
            </w:r>
          </w:p>
          <w:p w:rsidR="006A73C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 xml:space="preserve">Brazil, </w:t>
            </w:r>
          </w:p>
          <w:p w:rsidR="006A73C3" w:rsidRPr="00654A93" w:rsidRDefault="006A73C3" w:rsidP="0042080C">
            <w:pPr>
              <w:spacing w:after="6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/N= 713/ 792</w:t>
            </w:r>
          </w:p>
        </w:tc>
        <w:tc>
          <w:tcPr>
            <w:tcW w:w="1881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’Brien classification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2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linical examination</w:t>
            </w:r>
          </w:p>
        </w:tc>
        <w:tc>
          <w:tcPr>
            <w:tcW w:w="1529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OHRQoL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Age – 12,</w:t>
            </w:r>
          </w:p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CPQ11–14</w:t>
            </w:r>
          </w:p>
        </w:tc>
        <w:tc>
          <w:tcPr>
            <w:tcW w:w="1736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none</w:t>
            </w:r>
          </w:p>
        </w:tc>
        <w:tc>
          <w:tcPr>
            <w:tcW w:w="4590" w:type="dxa"/>
          </w:tcPr>
          <w:tbl>
            <w:tblPr>
              <w:tblW w:w="4364" w:type="dxa"/>
              <w:tblLook w:val="04A0" w:firstRow="1" w:lastRow="0" w:firstColumn="1" w:lastColumn="0" w:noHBand="0" w:noVBand="1"/>
            </w:tblPr>
            <w:tblGrid>
              <w:gridCol w:w="994"/>
              <w:gridCol w:w="1562"/>
              <w:gridCol w:w="1808"/>
            </w:tblGrid>
            <w:tr w:rsidR="006A73C3" w:rsidRPr="00654A93" w:rsidTr="0042080C">
              <w:trPr>
                <w:trHeight w:val="260"/>
              </w:trPr>
              <w:tc>
                <w:tcPr>
                  <w:tcW w:w="4364" w:type="dxa"/>
                  <w:gridSpan w:val="3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’s impact in QOL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TDI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Quality of life impacted (Unadjusted RR)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95 % CI (p-value)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Absenc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REF</w:t>
                  </w:r>
                </w:p>
              </w:tc>
            </w:tr>
            <w:tr w:rsidR="006A73C3" w:rsidRPr="00654A93" w:rsidTr="0042080C">
              <w:tc>
                <w:tcPr>
                  <w:tcW w:w="994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Presence</w:t>
                  </w:r>
                </w:p>
              </w:tc>
              <w:tc>
                <w:tcPr>
                  <w:tcW w:w="1562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 xml:space="preserve">1.00 </w:t>
                  </w:r>
                </w:p>
              </w:tc>
              <w:tc>
                <w:tcPr>
                  <w:tcW w:w="1808" w:type="dxa"/>
                </w:tcPr>
                <w:p w:rsidR="006A73C3" w:rsidRPr="00654A93" w:rsidRDefault="006A73C3" w:rsidP="0042080C">
                  <w:pPr>
                    <w:spacing w:after="0"/>
                    <w:rPr>
                      <w:rFonts w:ascii="Times New Roman" w:hAnsi="Times New Roman" w:cs="Times New Roman"/>
                      <w:sz w:val="16"/>
                      <w:szCs w:val="16"/>
                    </w:rPr>
                  </w:pPr>
                  <w:r w:rsidRPr="00654A93">
                    <w:rPr>
                      <w:rFonts w:ascii="Times New Roman" w:hAnsi="Times New Roman" w:cs="Times New Roman"/>
                      <w:sz w:val="16"/>
                      <w:szCs w:val="16"/>
                    </w:rPr>
                    <w:t>0.86–1.18 (0.91)</w:t>
                  </w:r>
                </w:p>
              </w:tc>
            </w:tr>
          </w:tbl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702" w:type="dxa"/>
          </w:tcPr>
          <w:p w:rsidR="006A73C3" w:rsidRPr="00654A93" w:rsidRDefault="006A73C3" w:rsidP="0042080C">
            <w:pPr>
              <w:spacing w:after="0"/>
              <w:rPr>
                <w:rFonts w:ascii="Times New Roman" w:hAnsi="Times New Roman" w:cs="Times New Roman"/>
                <w:sz w:val="16"/>
                <w:szCs w:val="16"/>
              </w:rPr>
            </w:pPr>
            <w:r w:rsidRPr="00654A93">
              <w:rPr>
                <w:rFonts w:ascii="Times New Roman" w:hAnsi="Times New Roman" w:cs="Times New Roman"/>
                <w:sz w:val="16"/>
                <w:szCs w:val="16"/>
              </w:rPr>
              <w:t>Dental trauma was not associated with quality of life in adolescents</w:t>
            </w:r>
          </w:p>
        </w:tc>
      </w:tr>
    </w:tbl>
    <w:p w:rsidR="006A73C3" w:rsidRDefault="006A73C3" w:rsidP="00C645C7">
      <w:pPr>
        <w:pStyle w:val="EndNoteBibliography"/>
        <w:spacing w:after="0"/>
      </w:pPr>
    </w:p>
    <w:p w:rsidR="00A63179" w:rsidRDefault="00A63179" w:rsidP="009539F2">
      <w:pPr>
        <w:sectPr w:rsidR="00A63179" w:rsidSect="006A73C3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527857" w:rsidRDefault="00527857" w:rsidP="009539F2"/>
    <w:sectPr w:rsidR="00527857" w:rsidSect="00A6317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inionPro-It">
    <w:altName w:val="Times New Roman"/>
    <w:panose1 w:val="00000000000000000000"/>
    <w:charset w:val="00"/>
    <w:family w:val="roman"/>
    <w:notTrueType/>
    <w:pitch w:val="default"/>
  </w:font>
  <w:font w:name="MinionPro-Regular2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8D54E5A"/>
    <w:multiLevelType w:val="hybridMultilevel"/>
    <w:tmpl w:val="4BFC85CA"/>
    <w:lvl w:ilvl="0" w:tplc="384283BC">
      <w:start w:val="1"/>
      <w:numFmt w:val="decimal"/>
      <w:lvlText w:val="%1."/>
      <w:lvlJc w:val="left"/>
      <w:pPr>
        <w:ind w:left="720" w:hanging="360"/>
      </w:pPr>
      <w:rPr>
        <w:rFonts w:hint="default"/>
        <w:color w:val="242021"/>
        <w:sz w:val="1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9AD28CF"/>
    <w:multiLevelType w:val="hybridMultilevel"/>
    <w:tmpl w:val="69F0BA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B731783"/>
    <w:multiLevelType w:val="hybridMultilevel"/>
    <w:tmpl w:val="AE880B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4927F04"/>
    <w:multiLevelType w:val="hybridMultilevel"/>
    <w:tmpl w:val="EEFE3C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5C16D4B"/>
    <w:multiLevelType w:val="multilevel"/>
    <w:tmpl w:val="87E272C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3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>
    <w:nsid w:val="3ABB4A17"/>
    <w:multiLevelType w:val="hybridMultilevel"/>
    <w:tmpl w:val="317AA1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CB520A1"/>
    <w:multiLevelType w:val="hybridMultilevel"/>
    <w:tmpl w:val="A64C3A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0CD5241"/>
    <w:multiLevelType w:val="hybridMultilevel"/>
    <w:tmpl w:val="A1AE42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6AE6673"/>
    <w:multiLevelType w:val="hybridMultilevel"/>
    <w:tmpl w:val="1D1AC0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9BB7EED"/>
    <w:multiLevelType w:val="hybridMultilevel"/>
    <w:tmpl w:val="68F4AF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BAA26BC"/>
    <w:multiLevelType w:val="hybridMultilevel"/>
    <w:tmpl w:val="483EDA4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5144389"/>
    <w:multiLevelType w:val="hybridMultilevel"/>
    <w:tmpl w:val="352C6886"/>
    <w:lvl w:ilvl="0" w:tplc="5BD428D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65A4B53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FC4AF7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FDE8665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980A9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122A316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234D73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BD05BA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59884D7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2">
    <w:nsid w:val="7CAB77DC"/>
    <w:multiLevelType w:val="hybridMultilevel"/>
    <w:tmpl w:val="044A0D56"/>
    <w:lvl w:ilvl="0" w:tplc="2D3CAF5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2"/>
  </w:num>
  <w:num w:numId="2">
    <w:abstractNumId w:val="1"/>
  </w:num>
  <w:num w:numId="3">
    <w:abstractNumId w:val="4"/>
  </w:num>
  <w:num w:numId="4">
    <w:abstractNumId w:val="2"/>
  </w:num>
  <w:num w:numId="5">
    <w:abstractNumId w:val="6"/>
  </w:num>
  <w:num w:numId="6">
    <w:abstractNumId w:val="8"/>
  </w:num>
  <w:num w:numId="7">
    <w:abstractNumId w:val="7"/>
  </w:num>
  <w:num w:numId="8">
    <w:abstractNumId w:val="3"/>
  </w:num>
  <w:num w:numId="9">
    <w:abstractNumId w:val="11"/>
  </w:num>
  <w:num w:numId="10">
    <w:abstractNumId w:val="5"/>
  </w:num>
  <w:num w:numId="11">
    <w:abstractNumId w:val="0"/>
  </w:num>
  <w:num w:numId="12">
    <w:abstractNumId w:val="9"/>
  </w:num>
  <w:num w:numId="1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c3MDAwMTcxNzKysDBV0lEKTi0uzszPAykwqgUApE5+ciwAAAA="/>
  </w:docVars>
  <w:rsids>
    <w:rsidRoot w:val="009D646A"/>
    <w:rsid w:val="000C6170"/>
    <w:rsid w:val="002276D3"/>
    <w:rsid w:val="00243328"/>
    <w:rsid w:val="00293F50"/>
    <w:rsid w:val="0042080C"/>
    <w:rsid w:val="00527857"/>
    <w:rsid w:val="00601F11"/>
    <w:rsid w:val="00681941"/>
    <w:rsid w:val="006A73C3"/>
    <w:rsid w:val="006E043E"/>
    <w:rsid w:val="00735421"/>
    <w:rsid w:val="00741F38"/>
    <w:rsid w:val="009539F2"/>
    <w:rsid w:val="009D646A"/>
    <w:rsid w:val="00A40D4F"/>
    <w:rsid w:val="00A63179"/>
    <w:rsid w:val="00AB398A"/>
    <w:rsid w:val="00AB5624"/>
    <w:rsid w:val="00C645C7"/>
    <w:rsid w:val="00D34D53"/>
    <w:rsid w:val="00DB50B2"/>
    <w:rsid w:val="00DB61E4"/>
    <w:rsid w:val="00E95D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942E63A-B53F-4D4B-90CC-8AD007DB5D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6A73C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539F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A73C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43328"/>
    <w:pPr>
      <w:ind w:left="720"/>
      <w:contextualSpacing/>
    </w:pPr>
    <w:rPr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539F2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539F2"/>
    <w:rPr>
      <w:rFonts w:ascii="Times New Roman" w:hAnsi="Times New Roman" w:cs="Times New Roman"/>
      <w:noProof/>
      <w:sz w:val="24"/>
    </w:rPr>
  </w:style>
  <w:style w:type="character" w:customStyle="1" w:styleId="Heading2Char">
    <w:name w:val="Heading 2 Char"/>
    <w:basedOn w:val="DefaultParagraphFont"/>
    <w:link w:val="Heading2"/>
    <w:uiPriority w:val="9"/>
    <w:rsid w:val="009539F2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6A73C3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AU"/>
    </w:rPr>
  </w:style>
  <w:style w:type="character" w:customStyle="1" w:styleId="Heading3Char">
    <w:name w:val="Heading 3 Char"/>
    <w:basedOn w:val="DefaultParagraphFont"/>
    <w:link w:val="Heading3"/>
    <w:uiPriority w:val="9"/>
    <w:rsid w:val="006A73C3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AU"/>
    </w:rPr>
  </w:style>
  <w:style w:type="character" w:customStyle="1" w:styleId="fontstyle01">
    <w:name w:val="fontstyle01"/>
    <w:basedOn w:val="DefaultParagraphFont"/>
    <w:rsid w:val="006A73C3"/>
    <w:rPr>
      <w:rFonts w:ascii="MinionPro-It" w:hAnsi="MinionPro-It" w:hint="default"/>
      <w:b w:val="0"/>
      <w:bCs w:val="0"/>
      <w:i/>
      <w:iCs/>
      <w:color w:val="242021"/>
      <w:sz w:val="18"/>
      <w:szCs w:val="18"/>
    </w:rPr>
  </w:style>
  <w:style w:type="character" w:customStyle="1" w:styleId="fontstyle21">
    <w:name w:val="fontstyle21"/>
    <w:basedOn w:val="DefaultParagraphFont"/>
    <w:rsid w:val="006A73C3"/>
    <w:rPr>
      <w:rFonts w:ascii="MinionPro-Regular2" w:hAnsi="MinionPro-Regular2" w:hint="default"/>
      <w:b w:val="0"/>
      <w:bCs w:val="0"/>
      <w:i w:val="0"/>
      <w:iCs w:val="0"/>
      <w:color w:val="242021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A73C3"/>
    <w:rPr>
      <w:color w:val="0563C1" w:themeColor="hyperlink"/>
      <w:u w:val="single"/>
    </w:rPr>
  </w:style>
  <w:style w:type="character" w:customStyle="1" w:styleId="fontstyle11">
    <w:name w:val="fontstyle11"/>
    <w:basedOn w:val="DefaultParagraphFont"/>
    <w:rsid w:val="006A73C3"/>
    <w:rPr>
      <w:rFonts w:ascii="TimesNewRomanPSMT" w:hAnsi="TimesNewRomanPSMT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31">
    <w:name w:val="fontstyle31"/>
    <w:basedOn w:val="DefaultParagraphFont"/>
    <w:rsid w:val="006A73C3"/>
    <w:rPr>
      <w:rFonts w:ascii="TimesNewRomanPS-ItalicMT" w:hAnsi="TimesNewRomanPS-ItalicMT" w:hint="default"/>
      <w:b w:val="0"/>
      <w:bCs w:val="0"/>
      <w:i/>
      <w:iCs/>
      <w:color w:val="231F20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6A73C3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A73C3"/>
    <w:rPr>
      <w:rFonts w:ascii="Times New Roman" w:hAnsi="Times New Roman" w:cs="Times New Roman"/>
      <w:noProof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73C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73C3"/>
    <w:rPr>
      <w:rFonts w:ascii="Segoe UI" w:hAnsi="Segoe UI" w:cs="Segoe UI"/>
      <w:sz w:val="18"/>
      <w:szCs w:val="18"/>
      <w:lang w:val="en-AU"/>
    </w:rPr>
  </w:style>
  <w:style w:type="paragraph" w:styleId="Caption">
    <w:name w:val="caption"/>
    <w:basedOn w:val="Normal"/>
    <w:next w:val="Normal"/>
    <w:uiPriority w:val="35"/>
    <w:unhideWhenUsed/>
    <w:qFormat/>
    <w:rsid w:val="006A73C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A73C3"/>
    <w:rPr>
      <w:sz w:val="20"/>
      <w:szCs w:val="20"/>
      <w:lang w:val="en-AU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A73C3"/>
    <w:pPr>
      <w:spacing w:after="0" w:line="240" w:lineRule="auto"/>
    </w:pPr>
    <w:rPr>
      <w:sz w:val="20"/>
      <w:szCs w:val="20"/>
    </w:rPr>
  </w:style>
  <w:style w:type="character" w:customStyle="1" w:styleId="EndnoteTextChar1">
    <w:name w:val="Endnote Text Char1"/>
    <w:basedOn w:val="DefaultParagraphFont"/>
    <w:uiPriority w:val="99"/>
    <w:semiHidden/>
    <w:rsid w:val="006A73C3"/>
    <w:rPr>
      <w:sz w:val="20"/>
      <w:szCs w:val="20"/>
      <w:lang w:val="en-AU"/>
    </w:rPr>
  </w:style>
  <w:style w:type="paragraph" w:styleId="FootnoteText">
    <w:name w:val="footnote text"/>
    <w:basedOn w:val="Normal"/>
    <w:link w:val="FootnoteTextChar"/>
    <w:uiPriority w:val="99"/>
    <w:unhideWhenUsed/>
    <w:rsid w:val="006A73C3"/>
    <w:pPr>
      <w:spacing w:after="0" w:line="240" w:lineRule="auto"/>
    </w:pPr>
    <w:rPr>
      <w:rFonts w:ascii="Calibri" w:eastAsia="Times New Roman" w:hAnsi="Calibri" w:cs="Times New Roman"/>
      <w:sz w:val="24"/>
      <w:szCs w:val="24"/>
      <w:lang w:val="es-ES" w:eastAsia="es-E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A73C3"/>
    <w:rPr>
      <w:rFonts w:ascii="Calibri" w:eastAsia="Times New Roman" w:hAnsi="Calibri" w:cs="Times New Roman"/>
      <w:sz w:val="24"/>
      <w:szCs w:val="24"/>
      <w:lang w:val="es-ES" w:eastAsia="es-ES"/>
    </w:rPr>
  </w:style>
  <w:style w:type="character" w:styleId="FootnoteReference">
    <w:name w:val="footnote reference"/>
    <w:uiPriority w:val="99"/>
    <w:unhideWhenUsed/>
    <w:rsid w:val="006A73C3"/>
    <w:rPr>
      <w:vertAlign w:val="superscript"/>
    </w:rPr>
  </w:style>
  <w:style w:type="table" w:styleId="TableGrid">
    <w:name w:val="Table Grid"/>
    <w:basedOn w:val="TableNormal"/>
    <w:uiPriority w:val="39"/>
    <w:rsid w:val="006A73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A73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73C3"/>
    <w:rPr>
      <w:lang w:val="en-AU"/>
    </w:rPr>
  </w:style>
  <w:style w:type="paragraph" w:styleId="Footer">
    <w:name w:val="footer"/>
    <w:basedOn w:val="Normal"/>
    <w:link w:val="FooterChar"/>
    <w:uiPriority w:val="99"/>
    <w:unhideWhenUsed/>
    <w:rsid w:val="006A73C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73C3"/>
    <w:rPr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35553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174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6</TotalTime>
  <Pages>10</Pages>
  <Words>3839</Words>
  <Characters>21888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ego Lopez</dc:creator>
  <cp:keywords/>
  <dc:description/>
  <cp:lastModifiedBy>Diego Lopez</cp:lastModifiedBy>
  <cp:revision>13</cp:revision>
  <dcterms:created xsi:type="dcterms:W3CDTF">2018-11-26T10:00:00Z</dcterms:created>
  <dcterms:modified xsi:type="dcterms:W3CDTF">2019-03-27T17:59:00Z</dcterms:modified>
</cp:coreProperties>
</file>